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38895F54" w:rsidR="00B9121D" w:rsidRPr="006B11E7" w:rsidRDefault="00256102" w:rsidP="00B9121D">
      <w:pPr>
        <w:pStyle w:val="ContactInfo"/>
        <w:rPr>
          <w:rFonts w:ascii="Times New Roman" w:hAnsi="Times New Roman" w:cs="Times New Roman"/>
          <w:color w:val="auto"/>
          <w:sz w:val="36"/>
        </w:rPr>
      </w:pPr>
      <w:r>
        <w:rPr>
          <w:rFonts w:ascii="Times New Roman" w:hAnsi="Times New Roman" w:cs="Times New Roman"/>
          <w:color w:val="auto"/>
          <w:sz w:val="36"/>
        </w:rPr>
        <w:t xml:space="preserve">Generalized </w:t>
      </w:r>
      <w:r w:rsidR="00B9121D" w:rsidRPr="006B11E7">
        <w:rPr>
          <w:rFonts w:ascii="Times New Roman" w:hAnsi="Times New Roman" w:cs="Times New Roman"/>
          <w:color w:val="auto"/>
          <w:sz w:val="36"/>
        </w:rPr>
        <w:t>Abstractive Text Summarization Using Optimized Transformers</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A Project Proposal by</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Mr. Torin Wirasingha</w:t>
      </w:r>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72FDDA86" w:rsidR="007C1436" w:rsidRPr="008866F5" w:rsidRDefault="008866F5" w:rsidP="00380BB0">
          <w:pPr>
            <w:pStyle w:val="TOCHeading"/>
            <w:spacing w:line="360" w:lineRule="auto"/>
            <w:rPr>
              <w:rFonts w:cs="Times New Roman"/>
              <w:szCs w:val="32"/>
            </w:rPr>
          </w:pPr>
          <w:r w:rsidRPr="008866F5">
            <w:rPr>
              <w:rFonts w:cs="Times New Roman"/>
              <w:szCs w:val="32"/>
            </w:rPr>
            <w:t xml:space="preserve">Table </w:t>
          </w:r>
          <w:r w:rsidR="00E269F6" w:rsidRPr="008866F5">
            <w:rPr>
              <w:rFonts w:cs="Times New Roman"/>
              <w:szCs w:val="32"/>
            </w:rPr>
            <w:t>of</w:t>
          </w:r>
          <w:r w:rsidR="00456775" w:rsidRPr="008866F5">
            <w:rPr>
              <w:rFonts w:cs="Times New Roman"/>
              <w:szCs w:val="32"/>
            </w:rPr>
            <w:t xml:space="preserve"> Contents</w:t>
          </w:r>
          <w:r w:rsidR="00582F65">
            <w:rPr>
              <w:rFonts w:cs="Times New Roman"/>
              <w:szCs w:val="32"/>
            </w:rPr>
            <w:t>.</w:t>
          </w:r>
        </w:p>
        <w:p w14:paraId="3BBC0858" w14:textId="4E879B82" w:rsidR="0034724F" w:rsidRPr="00083D71" w:rsidRDefault="007C1436">
          <w:pPr>
            <w:pStyle w:val="TOC1"/>
            <w:rPr>
              <w:rFonts w:ascii="Times New Roman" w:hAnsi="Times New Roman" w:cs="Times New Roman"/>
              <w:noProof/>
              <w:sz w:val="24"/>
              <w:szCs w:val="24"/>
            </w:rPr>
          </w:pPr>
          <w:r w:rsidRPr="00083D71">
            <w:rPr>
              <w:rFonts w:ascii="Times New Roman" w:hAnsi="Times New Roman" w:cs="Times New Roman"/>
              <w:sz w:val="24"/>
              <w:szCs w:val="24"/>
            </w:rPr>
            <w:fldChar w:fldCharType="begin"/>
          </w:r>
          <w:r w:rsidRPr="00083D71">
            <w:rPr>
              <w:rFonts w:ascii="Times New Roman" w:hAnsi="Times New Roman" w:cs="Times New Roman"/>
              <w:sz w:val="24"/>
              <w:szCs w:val="24"/>
            </w:rPr>
            <w:instrText xml:space="preserve"> TOC \o "1-3" \h \z \u </w:instrText>
          </w:r>
          <w:r w:rsidRPr="00083D71">
            <w:rPr>
              <w:rFonts w:ascii="Times New Roman" w:hAnsi="Times New Roman" w:cs="Times New Roman"/>
              <w:sz w:val="24"/>
              <w:szCs w:val="24"/>
            </w:rPr>
            <w:fldChar w:fldCharType="separate"/>
          </w:r>
          <w:hyperlink w:anchor="_Toc118541956" w:history="1">
            <w:r w:rsidR="0034724F" w:rsidRPr="00083D71">
              <w:rPr>
                <w:rStyle w:val="Hyperlink"/>
                <w:rFonts w:ascii="Times New Roman" w:hAnsi="Times New Roman" w:cs="Times New Roman"/>
                <w:noProof/>
                <w:sz w:val="24"/>
                <w:szCs w:val="24"/>
              </w:rPr>
              <w:t>List of Figures</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56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ii</w:t>
            </w:r>
            <w:r w:rsidR="0034724F" w:rsidRPr="00083D71">
              <w:rPr>
                <w:rFonts w:ascii="Times New Roman" w:hAnsi="Times New Roman" w:cs="Times New Roman"/>
                <w:noProof/>
                <w:webHidden/>
                <w:sz w:val="24"/>
                <w:szCs w:val="24"/>
              </w:rPr>
              <w:fldChar w:fldCharType="end"/>
            </w:r>
          </w:hyperlink>
        </w:p>
        <w:p w14:paraId="3798DC61" w14:textId="683C9A43" w:rsidR="0034724F" w:rsidRPr="00083D71" w:rsidRDefault="007130B4">
          <w:pPr>
            <w:pStyle w:val="TOC1"/>
            <w:rPr>
              <w:rFonts w:ascii="Times New Roman" w:hAnsi="Times New Roman" w:cs="Times New Roman"/>
              <w:noProof/>
              <w:sz w:val="24"/>
              <w:szCs w:val="24"/>
            </w:rPr>
          </w:pPr>
          <w:hyperlink w:anchor="_Toc118541957" w:history="1">
            <w:r w:rsidR="0034724F" w:rsidRPr="00083D71">
              <w:rPr>
                <w:rStyle w:val="Hyperlink"/>
                <w:rFonts w:ascii="Times New Roman" w:hAnsi="Times New Roman" w:cs="Times New Roman"/>
                <w:noProof/>
                <w:sz w:val="24"/>
                <w:szCs w:val="24"/>
              </w:rPr>
              <w:t>List of Tables</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57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ii</w:t>
            </w:r>
            <w:r w:rsidR="0034724F" w:rsidRPr="00083D71">
              <w:rPr>
                <w:rFonts w:ascii="Times New Roman" w:hAnsi="Times New Roman" w:cs="Times New Roman"/>
                <w:noProof/>
                <w:webHidden/>
                <w:sz w:val="24"/>
                <w:szCs w:val="24"/>
              </w:rPr>
              <w:fldChar w:fldCharType="end"/>
            </w:r>
          </w:hyperlink>
        </w:p>
        <w:p w14:paraId="7E4B48DB" w14:textId="57438930" w:rsidR="0034724F" w:rsidRPr="00083D71" w:rsidRDefault="007130B4">
          <w:pPr>
            <w:pStyle w:val="TOC1"/>
            <w:rPr>
              <w:rFonts w:ascii="Times New Roman" w:hAnsi="Times New Roman" w:cs="Times New Roman"/>
              <w:noProof/>
              <w:sz w:val="24"/>
              <w:szCs w:val="24"/>
            </w:rPr>
          </w:pPr>
          <w:hyperlink w:anchor="_Toc118541958" w:history="1">
            <w:r w:rsidR="0034724F" w:rsidRPr="00083D71">
              <w:rPr>
                <w:rStyle w:val="Hyperlink"/>
                <w:rFonts w:ascii="Times New Roman" w:hAnsi="Times New Roman" w:cs="Times New Roman"/>
                <w:bCs/>
                <w:noProof/>
                <w:sz w:val="24"/>
                <w:szCs w:val="24"/>
              </w:rPr>
              <w:t xml:space="preserve">1. </w:t>
            </w:r>
            <w:r w:rsidR="00083D71" w:rsidRPr="00083D71">
              <w:rPr>
                <w:rStyle w:val="Hyperlink"/>
                <w:rFonts w:ascii="Times New Roman" w:hAnsi="Times New Roman" w:cs="Times New Roman"/>
                <w:noProof/>
                <w:sz w:val="24"/>
                <w:szCs w:val="24"/>
              </w:rPr>
              <w:t>Introduction</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58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w:t>
            </w:r>
            <w:r w:rsidR="0034724F" w:rsidRPr="00083D71">
              <w:rPr>
                <w:rFonts w:ascii="Times New Roman" w:hAnsi="Times New Roman" w:cs="Times New Roman"/>
                <w:noProof/>
                <w:webHidden/>
                <w:sz w:val="24"/>
                <w:szCs w:val="24"/>
              </w:rPr>
              <w:fldChar w:fldCharType="end"/>
            </w:r>
          </w:hyperlink>
        </w:p>
        <w:p w14:paraId="2936EEAC" w14:textId="02CDFE3A" w:rsidR="0034724F" w:rsidRPr="00083D71" w:rsidRDefault="007130B4">
          <w:pPr>
            <w:pStyle w:val="TOC1"/>
            <w:rPr>
              <w:rFonts w:ascii="Times New Roman" w:hAnsi="Times New Roman" w:cs="Times New Roman"/>
              <w:noProof/>
              <w:sz w:val="24"/>
              <w:szCs w:val="24"/>
            </w:rPr>
          </w:pPr>
          <w:hyperlink w:anchor="_Toc118541959" w:history="1">
            <w:r w:rsidR="0034724F" w:rsidRPr="00083D71">
              <w:rPr>
                <w:rStyle w:val="Hyperlink"/>
                <w:rFonts w:ascii="Times New Roman" w:hAnsi="Times New Roman" w:cs="Times New Roman"/>
                <w:noProof/>
                <w:sz w:val="24"/>
                <w:szCs w:val="24"/>
              </w:rPr>
              <w:t xml:space="preserve">2. </w:t>
            </w:r>
            <w:r w:rsidR="00083D71" w:rsidRPr="00083D71">
              <w:rPr>
                <w:rStyle w:val="Hyperlink"/>
                <w:rFonts w:ascii="Times New Roman" w:hAnsi="Times New Roman" w:cs="Times New Roman"/>
                <w:noProof/>
                <w:sz w:val="24"/>
                <w:szCs w:val="24"/>
              </w:rPr>
              <w:t>Problem Domain</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59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w:t>
            </w:r>
            <w:r w:rsidR="0034724F" w:rsidRPr="00083D71">
              <w:rPr>
                <w:rFonts w:ascii="Times New Roman" w:hAnsi="Times New Roman" w:cs="Times New Roman"/>
                <w:noProof/>
                <w:webHidden/>
                <w:sz w:val="24"/>
                <w:szCs w:val="24"/>
              </w:rPr>
              <w:fldChar w:fldCharType="end"/>
            </w:r>
          </w:hyperlink>
        </w:p>
        <w:p w14:paraId="3B6F12BA" w14:textId="68D95058" w:rsidR="0034724F" w:rsidRPr="00083D71" w:rsidRDefault="007130B4">
          <w:pPr>
            <w:pStyle w:val="TOC2"/>
            <w:tabs>
              <w:tab w:val="right" w:leader="dot" w:pos="9350"/>
            </w:tabs>
            <w:rPr>
              <w:rFonts w:ascii="Times New Roman" w:hAnsi="Times New Roman" w:cs="Times New Roman"/>
              <w:noProof/>
              <w:sz w:val="24"/>
              <w:szCs w:val="24"/>
            </w:rPr>
          </w:pPr>
          <w:hyperlink w:anchor="_Toc118541960" w:history="1">
            <w:r w:rsidR="0034724F" w:rsidRPr="00083D71">
              <w:rPr>
                <w:rStyle w:val="Hyperlink"/>
                <w:rFonts w:ascii="Times New Roman" w:hAnsi="Times New Roman" w:cs="Times New Roman"/>
                <w:bCs/>
                <w:noProof/>
                <w:sz w:val="24"/>
                <w:szCs w:val="24"/>
              </w:rPr>
              <w:t xml:space="preserve">2.1 </w:t>
            </w:r>
            <w:r w:rsidR="0034724F" w:rsidRPr="00083D71">
              <w:rPr>
                <w:rStyle w:val="Hyperlink"/>
                <w:rFonts w:ascii="Times New Roman" w:hAnsi="Times New Roman" w:cs="Times New Roman"/>
                <w:noProof/>
                <w:sz w:val="24"/>
                <w:szCs w:val="24"/>
              </w:rPr>
              <w:t>Movie User Reviews</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60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w:t>
            </w:r>
            <w:r w:rsidR="0034724F" w:rsidRPr="00083D71">
              <w:rPr>
                <w:rFonts w:ascii="Times New Roman" w:hAnsi="Times New Roman" w:cs="Times New Roman"/>
                <w:noProof/>
                <w:webHidden/>
                <w:sz w:val="24"/>
                <w:szCs w:val="24"/>
              </w:rPr>
              <w:fldChar w:fldCharType="end"/>
            </w:r>
          </w:hyperlink>
        </w:p>
        <w:p w14:paraId="2F2E4608" w14:textId="442E05CB" w:rsidR="0034724F" w:rsidRPr="00083D71" w:rsidRDefault="007130B4">
          <w:pPr>
            <w:pStyle w:val="TOC2"/>
            <w:tabs>
              <w:tab w:val="right" w:leader="dot" w:pos="9350"/>
            </w:tabs>
            <w:rPr>
              <w:rFonts w:ascii="Times New Roman" w:hAnsi="Times New Roman" w:cs="Times New Roman"/>
              <w:noProof/>
              <w:sz w:val="24"/>
              <w:szCs w:val="24"/>
            </w:rPr>
          </w:pPr>
          <w:hyperlink w:anchor="_Toc118541961" w:history="1">
            <w:r w:rsidR="0034724F" w:rsidRPr="00083D71">
              <w:rPr>
                <w:rStyle w:val="Hyperlink"/>
                <w:rFonts w:ascii="Times New Roman" w:hAnsi="Times New Roman" w:cs="Times New Roman"/>
                <w:bCs/>
                <w:noProof/>
                <w:sz w:val="24"/>
                <w:szCs w:val="24"/>
              </w:rPr>
              <w:t xml:space="preserve">2.2 </w:t>
            </w:r>
            <w:r w:rsidR="0034724F" w:rsidRPr="00083D71">
              <w:rPr>
                <w:rStyle w:val="Hyperlink"/>
                <w:rFonts w:ascii="Times New Roman" w:hAnsi="Times New Roman" w:cs="Times New Roman"/>
                <w:noProof/>
                <w:sz w:val="24"/>
                <w:szCs w:val="24"/>
              </w:rPr>
              <w:t>Text Summarization</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61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w:t>
            </w:r>
            <w:r w:rsidR="0034724F" w:rsidRPr="00083D71">
              <w:rPr>
                <w:rFonts w:ascii="Times New Roman" w:hAnsi="Times New Roman" w:cs="Times New Roman"/>
                <w:noProof/>
                <w:webHidden/>
                <w:sz w:val="24"/>
                <w:szCs w:val="24"/>
              </w:rPr>
              <w:fldChar w:fldCharType="end"/>
            </w:r>
          </w:hyperlink>
        </w:p>
        <w:p w14:paraId="1D41804B" w14:textId="22960E0C" w:rsidR="0034724F" w:rsidRPr="00083D71" w:rsidRDefault="007130B4">
          <w:pPr>
            <w:pStyle w:val="TOC2"/>
            <w:tabs>
              <w:tab w:val="right" w:leader="dot" w:pos="9350"/>
            </w:tabs>
            <w:rPr>
              <w:rFonts w:ascii="Times New Roman" w:hAnsi="Times New Roman" w:cs="Times New Roman"/>
              <w:noProof/>
              <w:sz w:val="24"/>
              <w:szCs w:val="24"/>
            </w:rPr>
          </w:pPr>
          <w:hyperlink w:anchor="_Toc118541962" w:history="1">
            <w:r w:rsidR="0034724F" w:rsidRPr="00083D71">
              <w:rPr>
                <w:rStyle w:val="Hyperlink"/>
                <w:rFonts w:ascii="Times New Roman" w:hAnsi="Times New Roman" w:cs="Times New Roman"/>
                <w:noProof/>
                <w:sz w:val="24"/>
                <w:szCs w:val="24"/>
              </w:rPr>
              <w:t>2.3. Transformers</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62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w:t>
            </w:r>
            <w:r w:rsidR="0034724F" w:rsidRPr="00083D71">
              <w:rPr>
                <w:rFonts w:ascii="Times New Roman" w:hAnsi="Times New Roman" w:cs="Times New Roman"/>
                <w:noProof/>
                <w:webHidden/>
                <w:sz w:val="24"/>
                <w:szCs w:val="24"/>
              </w:rPr>
              <w:fldChar w:fldCharType="end"/>
            </w:r>
          </w:hyperlink>
        </w:p>
        <w:p w14:paraId="74E3797C" w14:textId="79A87672" w:rsidR="0034724F" w:rsidRPr="00083D71" w:rsidRDefault="007130B4">
          <w:pPr>
            <w:pStyle w:val="TOC1"/>
            <w:rPr>
              <w:rFonts w:ascii="Times New Roman" w:hAnsi="Times New Roman" w:cs="Times New Roman"/>
              <w:noProof/>
              <w:sz w:val="24"/>
              <w:szCs w:val="24"/>
            </w:rPr>
          </w:pPr>
          <w:hyperlink w:anchor="_Toc118541963" w:history="1">
            <w:r w:rsidR="0034724F" w:rsidRPr="00083D71">
              <w:rPr>
                <w:rStyle w:val="Hyperlink"/>
                <w:rFonts w:ascii="Times New Roman" w:hAnsi="Times New Roman" w:cs="Times New Roman"/>
                <w:noProof/>
                <w:sz w:val="24"/>
                <w:szCs w:val="24"/>
              </w:rPr>
              <w:t xml:space="preserve">3. </w:t>
            </w:r>
            <w:r w:rsidR="00083D71" w:rsidRPr="00083D71">
              <w:rPr>
                <w:rStyle w:val="Hyperlink"/>
                <w:rFonts w:ascii="Times New Roman" w:hAnsi="Times New Roman" w:cs="Times New Roman"/>
                <w:noProof/>
                <w:sz w:val="24"/>
                <w:szCs w:val="24"/>
              </w:rPr>
              <w:t>Problem Definition</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63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w:t>
            </w:r>
            <w:r w:rsidR="0034724F" w:rsidRPr="00083D71">
              <w:rPr>
                <w:rFonts w:ascii="Times New Roman" w:hAnsi="Times New Roman" w:cs="Times New Roman"/>
                <w:noProof/>
                <w:webHidden/>
                <w:sz w:val="24"/>
                <w:szCs w:val="24"/>
              </w:rPr>
              <w:fldChar w:fldCharType="end"/>
            </w:r>
          </w:hyperlink>
        </w:p>
        <w:p w14:paraId="55B88BBF" w14:textId="5711EE7E" w:rsidR="0034724F" w:rsidRPr="00083D71" w:rsidRDefault="007130B4">
          <w:pPr>
            <w:pStyle w:val="TOC2"/>
            <w:tabs>
              <w:tab w:val="right" w:leader="dot" w:pos="9350"/>
            </w:tabs>
            <w:rPr>
              <w:rFonts w:ascii="Times New Roman" w:hAnsi="Times New Roman" w:cs="Times New Roman"/>
              <w:noProof/>
              <w:sz w:val="24"/>
              <w:szCs w:val="24"/>
            </w:rPr>
          </w:pPr>
          <w:hyperlink w:anchor="_Toc118541964" w:history="1">
            <w:r w:rsidR="0034724F" w:rsidRPr="00083D71">
              <w:rPr>
                <w:rStyle w:val="Hyperlink"/>
                <w:rFonts w:ascii="Times New Roman" w:hAnsi="Times New Roman" w:cs="Times New Roman"/>
                <w:noProof/>
                <w:sz w:val="24"/>
                <w:szCs w:val="24"/>
              </w:rPr>
              <w:t>3.1. Problem Statement</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64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3</w:t>
            </w:r>
            <w:r w:rsidR="0034724F" w:rsidRPr="00083D71">
              <w:rPr>
                <w:rFonts w:ascii="Times New Roman" w:hAnsi="Times New Roman" w:cs="Times New Roman"/>
                <w:noProof/>
                <w:webHidden/>
                <w:sz w:val="24"/>
                <w:szCs w:val="24"/>
              </w:rPr>
              <w:fldChar w:fldCharType="end"/>
            </w:r>
          </w:hyperlink>
        </w:p>
        <w:p w14:paraId="23D6086A" w14:textId="5B281850" w:rsidR="0034724F" w:rsidRPr="00083D71" w:rsidRDefault="007130B4">
          <w:pPr>
            <w:pStyle w:val="TOC1"/>
            <w:rPr>
              <w:rFonts w:ascii="Times New Roman" w:hAnsi="Times New Roman" w:cs="Times New Roman"/>
              <w:noProof/>
              <w:sz w:val="24"/>
              <w:szCs w:val="24"/>
            </w:rPr>
          </w:pPr>
          <w:hyperlink w:anchor="_Toc118541965" w:history="1">
            <w:r w:rsidR="0034724F" w:rsidRPr="00083D71">
              <w:rPr>
                <w:rStyle w:val="Hyperlink"/>
                <w:rFonts w:ascii="Times New Roman" w:hAnsi="Times New Roman" w:cs="Times New Roman"/>
                <w:noProof/>
                <w:sz w:val="24"/>
                <w:szCs w:val="24"/>
              </w:rPr>
              <w:t xml:space="preserve">4. </w:t>
            </w:r>
            <w:r w:rsidR="00083D71" w:rsidRPr="00083D71">
              <w:rPr>
                <w:rStyle w:val="Hyperlink"/>
                <w:rFonts w:ascii="Times New Roman" w:hAnsi="Times New Roman" w:cs="Times New Roman"/>
                <w:noProof/>
                <w:sz w:val="24"/>
                <w:szCs w:val="24"/>
              </w:rPr>
              <w:t>Research Motivation</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65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3</w:t>
            </w:r>
            <w:r w:rsidR="0034724F" w:rsidRPr="00083D71">
              <w:rPr>
                <w:rFonts w:ascii="Times New Roman" w:hAnsi="Times New Roman" w:cs="Times New Roman"/>
                <w:noProof/>
                <w:webHidden/>
                <w:sz w:val="24"/>
                <w:szCs w:val="24"/>
              </w:rPr>
              <w:fldChar w:fldCharType="end"/>
            </w:r>
          </w:hyperlink>
        </w:p>
        <w:p w14:paraId="650D7ECE" w14:textId="38CCD2D7" w:rsidR="0034724F" w:rsidRPr="00083D71" w:rsidRDefault="007130B4">
          <w:pPr>
            <w:pStyle w:val="TOC1"/>
            <w:rPr>
              <w:rFonts w:ascii="Times New Roman" w:hAnsi="Times New Roman" w:cs="Times New Roman"/>
              <w:noProof/>
              <w:sz w:val="24"/>
              <w:szCs w:val="24"/>
            </w:rPr>
          </w:pPr>
          <w:hyperlink w:anchor="_Toc118541966" w:history="1">
            <w:r w:rsidR="0034724F" w:rsidRPr="00083D71">
              <w:rPr>
                <w:rStyle w:val="Hyperlink"/>
                <w:rFonts w:ascii="Times New Roman" w:hAnsi="Times New Roman" w:cs="Times New Roman"/>
                <w:noProof/>
                <w:sz w:val="24"/>
                <w:szCs w:val="24"/>
              </w:rPr>
              <w:t xml:space="preserve">5. </w:t>
            </w:r>
            <w:r w:rsidR="00083D71" w:rsidRPr="00083D71">
              <w:rPr>
                <w:rStyle w:val="Hyperlink"/>
                <w:rFonts w:ascii="Times New Roman" w:hAnsi="Times New Roman" w:cs="Times New Roman"/>
                <w:noProof/>
                <w:sz w:val="24"/>
                <w:szCs w:val="24"/>
              </w:rPr>
              <w:t>Existing Work</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66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3</w:t>
            </w:r>
            <w:r w:rsidR="0034724F" w:rsidRPr="00083D71">
              <w:rPr>
                <w:rFonts w:ascii="Times New Roman" w:hAnsi="Times New Roman" w:cs="Times New Roman"/>
                <w:noProof/>
                <w:webHidden/>
                <w:sz w:val="24"/>
                <w:szCs w:val="24"/>
              </w:rPr>
              <w:fldChar w:fldCharType="end"/>
            </w:r>
          </w:hyperlink>
        </w:p>
        <w:p w14:paraId="51C69CCC" w14:textId="258FEB84" w:rsidR="0034724F" w:rsidRPr="00083D71" w:rsidRDefault="007130B4">
          <w:pPr>
            <w:pStyle w:val="TOC1"/>
            <w:rPr>
              <w:rFonts w:ascii="Times New Roman" w:hAnsi="Times New Roman" w:cs="Times New Roman"/>
              <w:noProof/>
              <w:sz w:val="24"/>
              <w:szCs w:val="24"/>
            </w:rPr>
          </w:pPr>
          <w:hyperlink w:anchor="_Toc118541967" w:history="1">
            <w:r w:rsidR="0034724F" w:rsidRPr="00083D71">
              <w:rPr>
                <w:rStyle w:val="Hyperlink"/>
                <w:rFonts w:ascii="Times New Roman" w:hAnsi="Times New Roman" w:cs="Times New Roman"/>
                <w:noProof/>
                <w:sz w:val="24"/>
                <w:szCs w:val="24"/>
              </w:rPr>
              <w:t xml:space="preserve">6. </w:t>
            </w:r>
            <w:r w:rsidR="00083D71" w:rsidRPr="00083D71">
              <w:rPr>
                <w:rStyle w:val="Hyperlink"/>
                <w:rFonts w:ascii="Times New Roman" w:hAnsi="Times New Roman" w:cs="Times New Roman"/>
                <w:noProof/>
                <w:sz w:val="24"/>
                <w:szCs w:val="24"/>
              </w:rPr>
              <w:t>Research Gap</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67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6</w:t>
            </w:r>
            <w:r w:rsidR="0034724F" w:rsidRPr="00083D71">
              <w:rPr>
                <w:rFonts w:ascii="Times New Roman" w:hAnsi="Times New Roman" w:cs="Times New Roman"/>
                <w:noProof/>
                <w:webHidden/>
                <w:sz w:val="24"/>
                <w:szCs w:val="24"/>
              </w:rPr>
              <w:fldChar w:fldCharType="end"/>
            </w:r>
          </w:hyperlink>
        </w:p>
        <w:p w14:paraId="4B7A1088" w14:textId="5D84CA4B" w:rsidR="0034724F" w:rsidRPr="00083D71" w:rsidRDefault="007130B4">
          <w:pPr>
            <w:pStyle w:val="TOC1"/>
            <w:rPr>
              <w:rFonts w:ascii="Times New Roman" w:hAnsi="Times New Roman" w:cs="Times New Roman"/>
              <w:noProof/>
              <w:sz w:val="24"/>
              <w:szCs w:val="24"/>
            </w:rPr>
          </w:pPr>
          <w:hyperlink w:anchor="_Toc118541968" w:history="1">
            <w:r w:rsidR="0034724F" w:rsidRPr="00083D71">
              <w:rPr>
                <w:rStyle w:val="Hyperlink"/>
                <w:rFonts w:ascii="Times New Roman" w:hAnsi="Times New Roman" w:cs="Times New Roman"/>
                <w:noProof/>
                <w:sz w:val="24"/>
                <w:szCs w:val="24"/>
              </w:rPr>
              <w:t xml:space="preserve">7. </w:t>
            </w:r>
            <w:r w:rsidR="00083D71" w:rsidRPr="00083D71">
              <w:rPr>
                <w:rStyle w:val="Hyperlink"/>
                <w:rFonts w:ascii="Times New Roman" w:hAnsi="Times New Roman" w:cs="Times New Roman"/>
                <w:noProof/>
                <w:sz w:val="24"/>
                <w:szCs w:val="24"/>
              </w:rPr>
              <w:t>Research Contribution</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68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7</w:t>
            </w:r>
            <w:r w:rsidR="0034724F" w:rsidRPr="00083D71">
              <w:rPr>
                <w:rFonts w:ascii="Times New Roman" w:hAnsi="Times New Roman" w:cs="Times New Roman"/>
                <w:noProof/>
                <w:webHidden/>
                <w:sz w:val="24"/>
                <w:szCs w:val="24"/>
              </w:rPr>
              <w:fldChar w:fldCharType="end"/>
            </w:r>
          </w:hyperlink>
        </w:p>
        <w:p w14:paraId="24D903C1" w14:textId="34232135" w:rsidR="0034724F" w:rsidRPr="00083D71" w:rsidRDefault="007130B4">
          <w:pPr>
            <w:pStyle w:val="TOC2"/>
            <w:tabs>
              <w:tab w:val="right" w:leader="dot" w:pos="9350"/>
            </w:tabs>
            <w:rPr>
              <w:rFonts w:ascii="Times New Roman" w:hAnsi="Times New Roman" w:cs="Times New Roman"/>
              <w:noProof/>
              <w:sz w:val="24"/>
              <w:szCs w:val="24"/>
            </w:rPr>
          </w:pPr>
          <w:hyperlink w:anchor="_Toc118541969" w:history="1">
            <w:r w:rsidR="0034724F" w:rsidRPr="00083D71">
              <w:rPr>
                <w:rStyle w:val="Hyperlink"/>
                <w:rFonts w:ascii="Times New Roman" w:hAnsi="Times New Roman" w:cs="Times New Roman"/>
                <w:noProof/>
                <w:sz w:val="24"/>
                <w:szCs w:val="24"/>
              </w:rPr>
              <w:t>7.1. Research Domain Contribution</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69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7</w:t>
            </w:r>
            <w:r w:rsidR="0034724F" w:rsidRPr="00083D71">
              <w:rPr>
                <w:rFonts w:ascii="Times New Roman" w:hAnsi="Times New Roman" w:cs="Times New Roman"/>
                <w:noProof/>
                <w:webHidden/>
                <w:sz w:val="24"/>
                <w:szCs w:val="24"/>
              </w:rPr>
              <w:fldChar w:fldCharType="end"/>
            </w:r>
          </w:hyperlink>
        </w:p>
        <w:p w14:paraId="3471CE7E" w14:textId="02BE1468" w:rsidR="0034724F" w:rsidRPr="00083D71" w:rsidRDefault="007130B4">
          <w:pPr>
            <w:pStyle w:val="TOC2"/>
            <w:tabs>
              <w:tab w:val="right" w:leader="dot" w:pos="9350"/>
            </w:tabs>
            <w:rPr>
              <w:rFonts w:ascii="Times New Roman" w:hAnsi="Times New Roman" w:cs="Times New Roman"/>
              <w:noProof/>
              <w:sz w:val="24"/>
              <w:szCs w:val="24"/>
            </w:rPr>
          </w:pPr>
          <w:hyperlink w:anchor="_Toc118541970" w:history="1">
            <w:r w:rsidR="0034724F" w:rsidRPr="00083D71">
              <w:rPr>
                <w:rStyle w:val="Hyperlink"/>
                <w:rFonts w:ascii="Times New Roman" w:hAnsi="Times New Roman" w:cs="Times New Roman"/>
                <w:noProof/>
                <w:sz w:val="24"/>
                <w:szCs w:val="24"/>
              </w:rPr>
              <w:t>7.2. Problem Domain Contribution</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70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8</w:t>
            </w:r>
            <w:r w:rsidR="0034724F" w:rsidRPr="00083D71">
              <w:rPr>
                <w:rFonts w:ascii="Times New Roman" w:hAnsi="Times New Roman" w:cs="Times New Roman"/>
                <w:noProof/>
                <w:webHidden/>
                <w:sz w:val="24"/>
                <w:szCs w:val="24"/>
              </w:rPr>
              <w:fldChar w:fldCharType="end"/>
            </w:r>
          </w:hyperlink>
        </w:p>
        <w:p w14:paraId="0D0B8747" w14:textId="10967EBF" w:rsidR="0034724F" w:rsidRPr="00083D71" w:rsidRDefault="007130B4">
          <w:pPr>
            <w:pStyle w:val="TOC1"/>
            <w:rPr>
              <w:rFonts w:ascii="Times New Roman" w:hAnsi="Times New Roman" w:cs="Times New Roman"/>
              <w:noProof/>
              <w:sz w:val="24"/>
              <w:szCs w:val="24"/>
            </w:rPr>
          </w:pPr>
          <w:hyperlink w:anchor="_Toc118541971" w:history="1">
            <w:r w:rsidR="0034724F" w:rsidRPr="00083D71">
              <w:rPr>
                <w:rStyle w:val="Hyperlink"/>
                <w:rFonts w:ascii="Times New Roman" w:hAnsi="Times New Roman" w:cs="Times New Roman"/>
                <w:noProof/>
                <w:sz w:val="24"/>
                <w:szCs w:val="24"/>
              </w:rPr>
              <w:t xml:space="preserve">8. </w:t>
            </w:r>
            <w:r w:rsidR="00083D71" w:rsidRPr="00083D71">
              <w:rPr>
                <w:rStyle w:val="Hyperlink"/>
                <w:rFonts w:ascii="Times New Roman" w:hAnsi="Times New Roman" w:cs="Times New Roman"/>
                <w:noProof/>
                <w:sz w:val="24"/>
                <w:szCs w:val="24"/>
              </w:rPr>
              <w:t>Research Challenge</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71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8</w:t>
            </w:r>
            <w:r w:rsidR="0034724F" w:rsidRPr="00083D71">
              <w:rPr>
                <w:rFonts w:ascii="Times New Roman" w:hAnsi="Times New Roman" w:cs="Times New Roman"/>
                <w:noProof/>
                <w:webHidden/>
                <w:sz w:val="24"/>
                <w:szCs w:val="24"/>
              </w:rPr>
              <w:fldChar w:fldCharType="end"/>
            </w:r>
          </w:hyperlink>
        </w:p>
        <w:p w14:paraId="0E51578F" w14:textId="40B38F20" w:rsidR="0034724F" w:rsidRPr="00083D71" w:rsidRDefault="007130B4">
          <w:pPr>
            <w:pStyle w:val="TOC1"/>
            <w:rPr>
              <w:rFonts w:ascii="Times New Roman" w:hAnsi="Times New Roman" w:cs="Times New Roman"/>
              <w:noProof/>
              <w:sz w:val="24"/>
              <w:szCs w:val="24"/>
            </w:rPr>
          </w:pPr>
          <w:hyperlink w:anchor="_Toc118541972" w:history="1">
            <w:r w:rsidR="0034724F" w:rsidRPr="00083D71">
              <w:rPr>
                <w:rStyle w:val="Hyperlink"/>
                <w:rFonts w:ascii="Times New Roman" w:hAnsi="Times New Roman" w:cs="Times New Roman"/>
                <w:noProof/>
                <w:sz w:val="24"/>
                <w:szCs w:val="24"/>
              </w:rPr>
              <w:t xml:space="preserve">9. </w:t>
            </w:r>
            <w:r w:rsidR="00083D71" w:rsidRPr="00083D71">
              <w:rPr>
                <w:rStyle w:val="Hyperlink"/>
                <w:rFonts w:ascii="Times New Roman" w:hAnsi="Times New Roman" w:cs="Times New Roman"/>
                <w:noProof/>
                <w:sz w:val="24"/>
                <w:szCs w:val="24"/>
              </w:rPr>
              <w:t>Research Questions</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72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8</w:t>
            </w:r>
            <w:r w:rsidR="0034724F" w:rsidRPr="00083D71">
              <w:rPr>
                <w:rFonts w:ascii="Times New Roman" w:hAnsi="Times New Roman" w:cs="Times New Roman"/>
                <w:noProof/>
                <w:webHidden/>
                <w:sz w:val="24"/>
                <w:szCs w:val="24"/>
              </w:rPr>
              <w:fldChar w:fldCharType="end"/>
            </w:r>
          </w:hyperlink>
        </w:p>
        <w:p w14:paraId="6198B53B" w14:textId="1FB04697" w:rsidR="0034724F" w:rsidRPr="00083D71" w:rsidRDefault="007130B4">
          <w:pPr>
            <w:pStyle w:val="TOC1"/>
            <w:rPr>
              <w:rFonts w:ascii="Times New Roman" w:hAnsi="Times New Roman" w:cs="Times New Roman"/>
              <w:noProof/>
              <w:sz w:val="24"/>
              <w:szCs w:val="24"/>
            </w:rPr>
          </w:pPr>
          <w:hyperlink w:anchor="_Toc118541973" w:history="1">
            <w:r w:rsidR="0034724F" w:rsidRPr="00083D71">
              <w:rPr>
                <w:rStyle w:val="Hyperlink"/>
                <w:rFonts w:ascii="Times New Roman" w:hAnsi="Times New Roman" w:cs="Times New Roman"/>
                <w:noProof/>
                <w:sz w:val="24"/>
                <w:szCs w:val="24"/>
              </w:rPr>
              <w:t xml:space="preserve">10. </w:t>
            </w:r>
            <w:r w:rsidR="00083D71" w:rsidRPr="00083D71">
              <w:rPr>
                <w:rStyle w:val="Hyperlink"/>
                <w:rFonts w:ascii="Times New Roman" w:hAnsi="Times New Roman" w:cs="Times New Roman"/>
                <w:noProof/>
                <w:sz w:val="24"/>
                <w:szCs w:val="24"/>
              </w:rPr>
              <w:t>Research Aim</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73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9</w:t>
            </w:r>
            <w:r w:rsidR="0034724F" w:rsidRPr="00083D71">
              <w:rPr>
                <w:rFonts w:ascii="Times New Roman" w:hAnsi="Times New Roman" w:cs="Times New Roman"/>
                <w:noProof/>
                <w:webHidden/>
                <w:sz w:val="24"/>
                <w:szCs w:val="24"/>
              </w:rPr>
              <w:fldChar w:fldCharType="end"/>
            </w:r>
          </w:hyperlink>
        </w:p>
        <w:p w14:paraId="3A6D7FAF" w14:textId="790B140B" w:rsidR="0034724F" w:rsidRPr="00083D71" w:rsidRDefault="007130B4">
          <w:pPr>
            <w:pStyle w:val="TOC1"/>
            <w:rPr>
              <w:rFonts w:ascii="Times New Roman" w:hAnsi="Times New Roman" w:cs="Times New Roman"/>
              <w:noProof/>
              <w:sz w:val="24"/>
              <w:szCs w:val="24"/>
            </w:rPr>
          </w:pPr>
          <w:hyperlink w:anchor="_Toc118541974" w:history="1">
            <w:r w:rsidR="0034724F" w:rsidRPr="00083D71">
              <w:rPr>
                <w:rStyle w:val="Hyperlink"/>
                <w:rFonts w:ascii="Times New Roman" w:hAnsi="Times New Roman" w:cs="Times New Roman"/>
                <w:noProof/>
                <w:sz w:val="24"/>
                <w:szCs w:val="24"/>
              </w:rPr>
              <w:t xml:space="preserve">11. </w:t>
            </w:r>
            <w:r w:rsidR="00083D71" w:rsidRPr="00083D71">
              <w:rPr>
                <w:rStyle w:val="Hyperlink"/>
                <w:rFonts w:ascii="Times New Roman" w:hAnsi="Times New Roman" w:cs="Times New Roman"/>
                <w:noProof/>
                <w:sz w:val="24"/>
                <w:szCs w:val="24"/>
              </w:rPr>
              <w:t>Research Objectives</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74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0</w:t>
            </w:r>
            <w:r w:rsidR="0034724F" w:rsidRPr="00083D71">
              <w:rPr>
                <w:rFonts w:ascii="Times New Roman" w:hAnsi="Times New Roman" w:cs="Times New Roman"/>
                <w:noProof/>
                <w:webHidden/>
                <w:sz w:val="24"/>
                <w:szCs w:val="24"/>
              </w:rPr>
              <w:fldChar w:fldCharType="end"/>
            </w:r>
          </w:hyperlink>
        </w:p>
        <w:p w14:paraId="15C841F5" w14:textId="3BE9A1A9" w:rsidR="0034724F" w:rsidRPr="00083D71" w:rsidRDefault="007130B4">
          <w:pPr>
            <w:pStyle w:val="TOC1"/>
            <w:rPr>
              <w:rFonts w:ascii="Times New Roman" w:hAnsi="Times New Roman" w:cs="Times New Roman"/>
              <w:noProof/>
              <w:sz w:val="24"/>
              <w:szCs w:val="24"/>
            </w:rPr>
          </w:pPr>
          <w:hyperlink w:anchor="_Toc118541975" w:history="1">
            <w:r w:rsidR="0034724F" w:rsidRPr="00083D71">
              <w:rPr>
                <w:rStyle w:val="Hyperlink"/>
                <w:rFonts w:ascii="Times New Roman" w:hAnsi="Times New Roman" w:cs="Times New Roman"/>
                <w:noProof/>
                <w:sz w:val="24"/>
                <w:szCs w:val="24"/>
              </w:rPr>
              <w:t xml:space="preserve">12. </w:t>
            </w:r>
            <w:r w:rsidR="00083D71" w:rsidRPr="00083D71">
              <w:rPr>
                <w:rStyle w:val="Hyperlink"/>
                <w:rFonts w:ascii="Times New Roman" w:hAnsi="Times New Roman" w:cs="Times New Roman"/>
                <w:noProof/>
                <w:sz w:val="24"/>
                <w:szCs w:val="24"/>
              </w:rPr>
              <w:t>Project Scope</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75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3</w:t>
            </w:r>
            <w:r w:rsidR="0034724F" w:rsidRPr="00083D71">
              <w:rPr>
                <w:rFonts w:ascii="Times New Roman" w:hAnsi="Times New Roman" w:cs="Times New Roman"/>
                <w:noProof/>
                <w:webHidden/>
                <w:sz w:val="24"/>
                <w:szCs w:val="24"/>
              </w:rPr>
              <w:fldChar w:fldCharType="end"/>
            </w:r>
          </w:hyperlink>
        </w:p>
        <w:p w14:paraId="3E96FE44" w14:textId="4550CF9A" w:rsidR="0034724F" w:rsidRPr="00083D71" w:rsidRDefault="007130B4">
          <w:pPr>
            <w:pStyle w:val="TOC2"/>
            <w:tabs>
              <w:tab w:val="right" w:leader="dot" w:pos="9350"/>
            </w:tabs>
            <w:rPr>
              <w:rFonts w:ascii="Times New Roman" w:hAnsi="Times New Roman" w:cs="Times New Roman"/>
              <w:noProof/>
              <w:sz w:val="24"/>
              <w:szCs w:val="24"/>
            </w:rPr>
          </w:pPr>
          <w:hyperlink w:anchor="_Toc118541976" w:history="1">
            <w:r w:rsidR="0034724F" w:rsidRPr="00083D71">
              <w:rPr>
                <w:rStyle w:val="Hyperlink"/>
                <w:rFonts w:ascii="Times New Roman" w:hAnsi="Times New Roman" w:cs="Times New Roman"/>
                <w:noProof/>
                <w:sz w:val="24"/>
                <w:szCs w:val="24"/>
              </w:rPr>
              <w:t>12.1.  In-Scope</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76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3</w:t>
            </w:r>
            <w:r w:rsidR="0034724F" w:rsidRPr="00083D71">
              <w:rPr>
                <w:rFonts w:ascii="Times New Roman" w:hAnsi="Times New Roman" w:cs="Times New Roman"/>
                <w:noProof/>
                <w:webHidden/>
                <w:sz w:val="24"/>
                <w:szCs w:val="24"/>
              </w:rPr>
              <w:fldChar w:fldCharType="end"/>
            </w:r>
          </w:hyperlink>
        </w:p>
        <w:p w14:paraId="41A53B43" w14:textId="52C56F87" w:rsidR="0034724F" w:rsidRPr="00083D71" w:rsidRDefault="007130B4">
          <w:pPr>
            <w:pStyle w:val="TOC2"/>
            <w:tabs>
              <w:tab w:val="right" w:leader="dot" w:pos="9350"/>
            </w:tabs>
            <w:rPr>
              <w:rFonts w:ascii="Times New Roman" w:hAnsi="Times New Roman" w:cs="Times New Roman"/>
              <w:noProof/>
              <w:sz w:val="24"/>
              <w:szCs w:val="24"/>
            </w:rPr>
          </w:pPr>
          <w:hyperlink w:anchor="_Toc118541977" w:history="1">
            <w:r w:rsidR="0034724F" w:rsidRPr="00083D71">
              <w:rPr>
                <w:rStyle w:val="Hyperlink"/>
                <w:rFonts w:ascii="Times New Roman" w:hAnsi="Times New Roman" w:cs="Times New Roman"/>
                <w:noProof/>
                <w:sz w:val="24"/>
                <w:szCs w:val="24"/>
              </w:rPr>
              <w:t>12.2. Out-Scope</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77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3</w:t>
            </w:r>
            <w:r w:rsidR="0034724F" w:rsidRPr="00083D71">
              <w:rPr>
                <w:rFonts w:ascii="Times New Roman" w:hAnsi="Times New Roman" w:cs="Times New Roman"/>
                <w:noProof/>
                <w:webHidden/>
                <w:sz w:val="24"/>
                <w:szCs w:val="24"/>
              </w:rPr>
              <w:fldChar w:fldCharType="end"/>
            </w:r>
          </w:hyperlink>
        </w:p>
        <w:p w14:paraId="7ADF5AE5" w14:textId="7041B959" w:rsidR="0034724F" w:rsidRPr="00083D71" w:rsidRDefault="007130B4">
          <w:pPr>
            <w:pStyle w:val="TOC2"/>
            <w:tabs>
              <w:tab w:val="right" w:leader="dot" w:pos="9350"/>
            </w:tabs>
            <w:rPr>
              <w:rFonts w:ascii="Times New Roman" w:hAnsi="Times New Roman" w:cs="Times New Roman"/>
              <w:noProof/>
              <w:sz w:val="24"/>
              <w:szCs w:val="24"/>
            </w:rPr>
          </w:pPr>
          <w:hyperlink w:anchor="_Toc118541978" w:history="1">
            <w:r w:rsidR="0034724F" w:rsidRPr="00083D71">
              <w:rPr>
                <w:rStyle w:val="Hyperlink"/>
                <w:rFonts w:ascii="Times New Roman" w:hAnsi="Times New Roman" w:cs="Times New Roman"/>
                <w:noProof/>
                <w:sz w:val="24"/>
                <w:szCs w:val="24"/>
              </w:rPr>
              <w:t xml:space="preserve">12.3. </w:t>
            </w:r>
            <w:r w:rsidR="00083D71" w:rsidRPr="00083D71">
              <w:rPr>
                <w:rStyle w:val="Hyperlink"/>
                <w:rFonts w:ascii="Times New Roman" w:hAnsi="Times New Roman" w:cs="Times New Roman"/>
                <w:noProof/>
                <w:sz w:val="24"/>
                <w:szCs w:val="24"/>
              </w:rPr>
              <w:t>Prototype Diagram</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78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4</w:t>
            </w:r>
            <w:r w:rsidR="0034724F" w:rsidRPr="00083D71">
              <w:rPr>
                <w:rFonts w:ascii="Times New Roman" w:hAnsi="Times New Roman" w:cs="Times New Roman"/>
                <w:noProof/>
                <w:webHidden/>
                <w:sz w:val="24"/>
                <w:szCs w:val="24"/>
              </w:rPr>
              <w:fldChar w:fldCharType="end"/>
            </w:r>
          </w:hyperlink>
        </w:p>
        <w:p w14:paraId="65AEF00F" w14:textId="0B8C2532" w:rsidR="0034724F" w:rsidRPr="00083D71" w:rsidRDefault="007130B4">
          <w:pPr>
            <w:pStyle w:val="TOC1"/>
            <w:rPr>
              <w:rFonts w:ascii="Times New Roman" w:hAnsi="Times New Roman" w:cs="Times New Roman"/>
              <w:noProof/>
              <w:sz w:val="24"/>
              <w:szCs w:val="24"/>
            </w:rPr>
          </w:pPr>
          <w:hyperlink w:anchor="_Toc118541979" w:history="1">
            <w:r w:rsidR="0034724F" w:rsidRPr="00083D71">
              <w:rPr>
                <w:rStyle w:val="Hyperlink"/>
                <w:rFonts w:ascii="Times New Roman" w:hAnsi="Times New Roman" w:cs="Times New Roman"/>
                <w:noProof/>
                <w:sz w:val="24"/>
                <w:szCs w:val="24"/>
              </w:rPr>
              <w:t xml:space="preserve">13. </w:t>
            </w:r>
            <w:r w:rsidR="00083D71" w:rsidRPr="00083D71">
              <w:rPr>
                <w:rStyle w:val="Hyperlink"/>
                <w:rFonts w:ascii="Times New Roman" w:hAnsi="Times New Roman" w:cs="Times New Roman"/>
                <w:noProof/>
                <w:sz w:val="24"/>
                <w:szCs w:val="24"/>
              </w:rPr>
              <w:t>Proposed Methodology</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79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4</w:t>
            </w:r>
            <w:r w:rsidR="0034724F" w:rsidRPr="00083D71">
              <w:rPr>
                <w:rFonts w:ascii="Times New Roman" w:hAnsi="Times New Roman" w:cs="Times New Roman"/>
                <w:noProof/>
                <w:webHidden/>
                <w:sz w:val="24"/>
                <w:szCs w:val="24"/>
              </w:rPr>
              <w:fldChar w:fldCharType="end"/>
            </w:r>
          </w:hyperlink>
        </w:p>
        <w:p w14:paraId="033C6CCF" w14:textId="125DB34C" w:rsidR="0034724F" w:rsidRPr="00083D71" w:rsidRDefault="007130B4">
          <w:pPr>
            <w:pStyle w:val="TOC2"/>
            <w:tabs>
              <w:tab w:val="right" w:leader="dot" w:pos="9350"/>
            </w:tabs>
            <w:rPr>
              <w:rFonts w:ascii="Times New Roman" w:hAnsi="Times New Roman" w:cs="Times New Roman"/>
              <w:noProof/>
              <w:sz w:val="24"/>
              <w:szCs w:val="24"/>
            </w:rPr>
          </w:pPr>
          <w:hyperlink w:anchor="_Toc118541980" w:history="1">
            <w:r w:rsidR="0034724F" w:rsidRPr="00083D71">
              <w:rPr>
                <w:rStyle w:val="Hyperlink"/>
                <w:rFonts w:ascii="Times New Roman" w:hAnsi="Times New Roman" w:cs="Times New Roman"/>
                <w:noProof/>
                <w:sz w:val="24"/>
                <w:szCs w:val="24"/>
              </w:rPr>
              <w:t>13.1. Research Methodology</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80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4</w:t>
            </w:r>
            <w:r w:rsidR="0034724F" w:rsidRPr="00083D71">
              <w:rPr>
                <w:rFonts w:ascii="Times New Roman" w:hAnsi="Times New Roman" w:cs="Times New Roman"/>
                <w:noProof/>
                <w:webHidden/>
                <w:sz w:val="24"/>
                <w:szCs w:val="24"/>
              </w:rPr>
              <w:fldChar w:fldCharType="end"/>
            </w:r>
          </w:hyperlink>
        </w:p>
        <w:p w14:paraId="4026F041" w14:textId="2F9EF960" w:rsidR="0034724F" w:rsidRPr="00083D71" w:rsidRDefault="007130B4">
          <w:pPr>
            <w:pStyle w:val="TOC2"/>
            <w:tabs>
              <w:tab w:val="right" w:leader="dot" w:pos="9350"/>
            </w:tabs>
            <w:rPr>
              <w:rFonts w:ascii="Times New Roman" w:hAnsi="Times New Roman" w:cs="Times New Roman"/>
              <w:noProof/>
              <w:sz w:val="24"/>
              <w:szCs w:val="24"/>
            </w:rPr>
          </w:pPr>
          <w:hyperlink w:anchor="_Toc118541981" w:history="1">
            <w:r w:rsidR="0034724F" w:rsidRPr="00083D71">
              <w:rPr>
                <w:rStyle w:val="Hyperlink"/>
                <w:rFonts w:ascii="Times New Roman" w:hAnsi="Times New Roman" w:cs="Times New Roman"/>
                <w:noProof/>
                <w:sz w:val="24"/>
                <w:szCs w:val="24"/>
              </w:rPr>
              <w:t>13.2. Development Methodology</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81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6</w:t>
            </w:r>
            <w:r w:rsidR="0034724F" w:rsidRPr="00083D71">
              <w:rPr>
                <w:rFonts w:ascii="Times New Roman" w:hAnsi="Times New Roman" w:cs="Times New Roman"/>
                <w:noProof/>
                <w:webHidden/>
                <w:sz w:val="24"/>
                <w:szCs w:val="24"/>
              </w:rPr>
              <w:fldChar w:fldCharType="end"/>
            </w:r>
          </w:hyperlink>
        </w:p>
        <w:p w14:paraId="30DBCA27" w14:textId="06CF7457" w:rsidR="0034724F" w:rsidRPr="00083D71" w:rsidRDefault="007130B4">
          <w:pPr>
            <w:pStyle w:val="TOC3"/>
            <w:tabs>
              <w:tab w:val="right" w:leader="dot" w:pos="9350"/>
            </w:tabs>
            <w:rPr>
              <w:rFonts w:ascii="Times New Roman" w:hAnsi="Times New Roman" w:cs="Times New Roman"/>
              <w:noProof/>
              <w:sz w:val="24"/>
              <w:szCs w:val="24"/>
            </w:rPr>
          </w:pPr>
          <w:hyperlink w:anchor="_Toc118541982" w:history="1">
            <w:r w:rsidR="0034724F" w:rsidRPr="00083D71">
              <w:rPr>
                <w:rStyle w:val="Hyperlink"/>
                <w:rFonts w:ascii="Times New Roman" w:hAnsi="Times New Roman" w:cs="Times New Roman"/>
                <w:noProof/>
                <w:sz w:val="24"/>
                <w:szCs w:val="24"/>
              </w:rPr>
              <w:t>13.2.1. Life Cycle Model</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82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6</w:t>
            </w:r>
            <w:r w:rsidR="0034724F" w:rsidRPr="00083D71">
              <w:rPr>
                <w:rFonts w:ascii="Times New Roman" w:hAnsi="Times New Roman" w:cs="Times New Roman"/>
                <w:noProof/>
                <w:webHidden/>
                <w:sz w:val="24"/>
                <w:szCs w:val="24"/>
              </w:rPr>
              <w:fldChar w:fldCharType="end"/>
            </w:r>
          </w:hyperlink>
        </w:p>
        <w:p w14:paraId="7AE71128" w14:textId="50C77947" w:rsidR="0034724F" w:rsidRPr="00083D71" w:rsidRDefault="007130B4">
          <w:pPr>
            <w:pStyle w:val="TOC3"/>
            <w:tabs>
              <w:tab w:val="right" w:leader="dot" w:pos="9350"/>
            </w:tabs>
            <w:rPr>
              <w:rFonts w:ascii="Times New Roman" w:hAnsi="Times New Roman" w:cs="Times New Roman"/>
              <w:noProof/>
              <w:sz w:val="24"/>
              <w:szCs w:val="24"/>
            </w:rPr>
          </w:pPr>
          <w:hyperlink w:anchor="_Toc118541983" w:history="1">
            <w:r w:rsidR="0034724F" w:rsidRPr="00083D71">
              <w:rPr>
                <w:rStyle w:val="Hyperlink"/>
                <w:rFonts w:ascii="Times New Roman" w:hAnsi="Times New Roman" w:cs="Times New Roman"/>
                <w:noProof/>
                <w:sz w:val="24"/>
                <w:szCs w:val="24"/>
              </w:rPr>
              <w:t>13.2.2. Design Methodology</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83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6</w:t>
            </w:r>
            <w:r w:rsidR="0034724F" w:rsidRPr="00083D71">
              <w:rPr>
                <w:rFonts w:ascii="Times New Roman" w:hAnsi="Times New Roman" w:cs="Times New Roman"/>
                <w:noProof/>
                <w:webHidden/>
                <w:sz w:val="24"/>
                <w:szCs w:val="24"/>
              </w:rPr>
              <w:fldChar w:fldCharType="end"/>
            </w:r>
          </w:hyperlink>
        </w:p>
        <w:p w14:paraId="0D8A2751" w14:textId="6A3F3F37" w:rsidR="0034724F" w:rsidRPr="00083D71" w:rsidRDefault="007130B4">
          <w:pPr>
            <w:pStyle w:val="TOC3"/>
            <w:tabs>
              <w:tab w:val="right" w:leader="dot" w:pos="9350"/>
            </w:tabs>
            <w:rPr>
              <w:rFonts w:ascii="Times New Roman" w:hAnsi="Times New Roman" w:cs="Times New Roman"/>
              <w:noProof/>
              <w:sz w:val="24"/>
              <w:szCs w:val="24"/>
            </w:rPr>
          </w:pPr>
          <w:hyperlink w:anchor="_Toc118541984" w:history="1">
            <w:r w:rsidR="0034724F" w:rsidRPr="00083D71">
              <w:rPr>
                <w:rStyle w:val="Hyperlink"/>
                <w:rFonts w:ascii="Times New Roman" w:hAnsi="Times New Roman" w:cs="Times New Roman"/>
                <w:noProof/>
                <w:sz w:val="24"/>
                <w:szCs w:val="24"/>
              </w:rPr>
              <w:t>13.2.3. Development Methodology</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84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6</w:t>
            </w:r>
            <w:r w:rsidR="0034724F" w:rsidRPr="00083D71">
              <w:rPr>
                <w:rFonts w:ascii="Times New Roman" w:hAnsi="Times New Roman" w:cs="Times New Roman"/>
                <w:noProof/>
                <w:webHidden/>
                <w:sz w:val="24"/>
                <w:szCs w:val="24"/>
              </w:rPr>
              <w:fldChar w:fldCharType="end"/>
            </w:r>
          </w:hyperlink>
        </w:p>
        <w:p w14:paraId="0813049A" w14:textId="3539901F" w:rsidR="0034724F" w:rsidRPr="00083D71" w:rsidRDefault="007130B4">
          <w:pPr>
            <w:pStyle w:val="TOC3"/>
            <w:tabs>
              <w:tab w:val="right" w:leader="dot" w:pos="9350"/>
            </w:tabs>
            <w:rPr>
              <w:rFonts w:ascii="Times New Roman" w:hAnsi="Times New Roman" w:cs="Times New Roman"/>
              <w:noProof/>
              <w:sz w:val="24"/>
              <w:szCs w:val="24"/>
            </w:rPr>
          </w:pPr>
          <w:hyperlink w:anchor="_Toc118541985" w:history="1">
            <w:r w:rsidR="0034724F" w:rsidRPr="00083D71">
              <w:rPr>
                <w:rStyle w:val="Hyperlink"/>
                <w:rFonts w:ascii="Times New Roman" w:hAnsi="Times New Roman" w:cs="Times New Roman"/>
                <w:noProof/>
                <w:sz w:val="24"/>
                <w:szCs w:val="24"/>
              </w:rPr>
              <w:t>13.2.4. Requirement Elicitation Methodology</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85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6</w:t>
            </w:r>
            <w:r w:rsidR="0034724F" w:rsidRPr="00083D71">
              <w:rPr>
                <w:rFonts w:ascii="Times New Roman" w:hAnsi="Times New Roman" w:cs="Times New Roman"/>
                <w:noProof/>
                <w:webHidden/>
                <w:sz w:val="24"/>
                <w:szCs w:val="24"/>
              </w:rPr>
              <w:fldChar w:fldCharType="end"/>
            </w:r>
          </w:hyperlink>
        </w:p>
        <w:p w14:paraId="5CA447EF" w14:textId="40526671" w:rsidR="0034724F" w:rsidRPr="00083D71" w:rsidRDefault="007130B4">
          <w:pPr>
            <w:pStyle w:val="TOC3"/>
            <w:tabs>
              <w:tab w:val="right" w:leader="dot" w:pos="9350"/>
            </w:tabs>
            <w:rPr>
              <w:rFonts w:ascii="Times New Roman" w:hAnsi="Times New Roman" w:cs="Times New Roman"/>
              <w:noProof/>
              <w:sz w:val="24"/>
              <w:szCs w:val="24"/>
            </w:rPr>
          </w:pPr>
          <w:hyperlink w:anchor="_Toc118541986" w:history="1">
            <w:r w:rsidR="0034724F" w:rsidRPr="00083D71">
              <w:rPr>
                <w:rStyle w:val="Hyperlink"/>
                <w:rFonts w:ascii="Times New Roman" w:hAnsi="Times New Roman" w:cs="Times New Roman"/>
                <w:noProof/>
                <w:sz w:val="24"/>
                <w:szCs w:val="24"/>
              </w:rPr>
              <w:t>13.2.5. Evaluation Methodology</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86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6</w:t>
            </w:r>
            <w:r w:rsidR="0034724F" w:rsidRPr="00083D71">
              <w:rPr>
                <w:rFonts w:ascii="Times New Roman" w:hAnsi="Times New Roman" w:cs="Times New Roman"/>
                <w:noProof/>
                <w:webHidden/>
                <w:sz w:val="24"/>
                <w:szCs w:val="24"/>
              </w:rPr>
              <w:fldChar w:fldCharType="end"/>
            </w:r>
          </w:hyperlink>
        </w:p>
        <w:p w14:paraId="25687A50" w14:textId="4DE7DA92" w:rsidR="0034724F" w:rsidRPr="00083D71" w:rsidRDefault="007130B4">
          <w:pPr>
            <w:pStyle w:val="TOC2"/>
            <w:tabs>
              <w:tab w:val="right" w:leader="dot" w:pos="9350"/>
            </w:tabs>
            <w:rPr>
              <w:rFonts w:ascii="Times New Roman" w:hAnsi="Times New Roman" w:cs="Times New Roman"/>
              <w:noProof/>
              <w:sz w:val="24"/>
              <w:szCs w:val="24"/>
            </w:rPr>
          </w:pPr>
          <w:hyperlink w:anchor="_Toc118541987" w:history="1">
            <w:r w:rsidR="0034724F" w:rsidRPr="00083D71">
              <w:rPr>
                <w:rStyle w:val="Hyperlink"/>
                <w:rFonts w:ascii="Times New Roman" w:hAnsi="Times New Roman" w:cs="Times New Roman"/>
                <w:noProof/>
                <w:sz w:val="24"/>
                <w:szCs w:val="24"/>
              </w:rPr>
              <w:t>13.3. Project Management Methodology</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87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7</w:t>
            </w:r>
            <w:r w:rsidR="0034724F" w:rsidRPr="00083D71">
              <w:rPr>
                <w:rFonts w:ascii="Times New Roman" w:hAnsi="Times New Roman" w:cs="Times New Roman"/>
                <w:noProof/>
                <w:webHidden/>
                <w:sz w:val="24"/>
                <w:szCs w:val="24"/>
              </w:rPr>
              <w:fldChar w:fldCharType="end"/>
            </w:r>
          </w:hyperlink>
        </w:p>
        <w:p w14:paraId="3429046A" w14:textId="1F01DBC5" w:rsidR="0034724F" w:rsidRPr="00083D71" w:rsidRDefault="007130B4">
          <w:pPr>
            <w:pStyle w:val="TOC3"/>
            <w:tabs>
              <w:tab w:val="right" w:leader="dot" w:pos="9350"/>
            </w:tabs>
            <w:rPr>
              <w:rFonts w:ascii="Times New Roman" w:hAnsi="Times New Roman" w:cs="Times New Roman"/>
              <w:noProof/>
              <w:sz w:val="24"/>
              <w:szCs w:val="24"/>
            </w:rPr>
          </w:pPr>
          <w:hyperlink w:anchor="_Toc118541988" w:history="1">
            <w:r w:rsidR="0034724F" w:rsidRPr="00083D71">
              <w:rPr>
                <w:rStyle w:val="Hyperlink"/>
                <w:rFonts w:ascii="Times New Roman" w:hAnsi="Times New Roman" w:cs="Times New Roman"/>
                <w:noProof/>
                <w:sz w:val="24"/>
                <w:szCs w:val="24"/>
              </w:rPr>
              <w:t>13.3.1 Schedule</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88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7</w:t>
            </w:r>
            <w:r w:rsidR="0034724F" w:rsidRPr="00083D71">
              <w:rPr>
                <w:rFonts w:ascii="Times New Roman" w:hAnsi="Times New Roman" w:cs="Times New Roman"/>
                <w:noProof/>
                <w:webHidden/>
                <w:sz w:val="24"/>
                <w:szCs w:val="24"/>
              </w:rPr>
              <w:fldChar w:fldCharType="end"/>
            </w:r>
          </w:hyperlink>
        </w:p>
        <w:p w14:paraId="249B1693" w14:textId="5C498549" w:rsidR="0034724F" w:rsidRPr="00083D71" w:rsidRDefault="007130B4">
          <w:pPr>
            <w:pStyle w:val="TOC3"/>
            <w:tabs>
              <w:tab w:val="right" w:leader="dot" w:pos="9350"/>
            </w:tabs>
            <w:rPr>
              <w:rFonts w:ascii="Times New Roman" w:hAnsi="Times New Roman" w:cs="Times New Roman"/>
              <w:noProof/>
              <w:sz w:val="24"/>
              <w:szCs w:val="24"/>
            </w:rPr>
          </w:pPr>
          <w:hyperlink w:anchor="_Toc118541989" w:history="1">
            <w:r w:rsidR="0034724F" w:rsidRPr="00083D71">
              <w:rPr>
                <w:rStyle w:val="Hyperlink"/>
                <w:rFonts w:ascii="Times New Roman" w:hAnsi="Times New Roman" w:cs="Times New Roman"/>
                <w:noProof/>
                <w:sz w:val="24"/>
                <w:szCs w:val="24"/>
              </w:rPr>
              <w:t>13.3.2. Resource Requirements</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89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9</w:t>
            </w:r>
            <w:r w:rsidR="0034724F" w:rsidRPr="00083D71">
              <w:rPr>
                <w:rFonts w:ascii="Times New Roman" w:hAnsi="Times New Roman" w:cs="Times New Roman"/>
                <w:noProof/>
                <w:webHidden/>
                <w:sz w:val="24"/>
                <w:szCs w:val="24"/>
              </w:rPr>
              <w:fldChar w:fldCharType="end"/>
            </w:r>
          </w:hyperlink>
        </w:p>
        <w:p w14:paraId="6CBDC47D" w14:textId="7312A52D" w:rsidR="0034724F" w:rsidRPr="00083D71" w:rsidRDefault="007130B4">
          <w:pPr>
            <w:pStyle w:val="TOC3"/>
            <w:tabs>
              <w:tab w:val="right" w:leader="dot" w:pos="9350"/>
            </w:tabs>
            <w:rPr>
              <w:rFonts w:ascii="Times New Roman" w:hAnsi="Times New Roman" w:cs="Times New Roman"/>
              <w:noProof/>
              <w:sz w:val="24"/>
              <w:szCs w:val="24"/>
            </w:rPr>
          </w:pPr>
          <w:hyperlink w:anchor="_Toc118541990" w:history="1">
            <w:r w:rsidR="0034724F" w:rsidRPr="00083D71">
              <w:rPr>
                <w:rStyle w:val="Hyperlink"/>
                <w:rFonts w:ascii="Times New Roman" w:hAnsi="Times New Roman" w:cs="Times New Roman"/>
                <w:noProof/>
                <w:sz w:val="24"/>
                <w:szCs w:val="24"/>
              </w:rPr>
              <w:t>13.3.3. Risk Management</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90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0</w:t>
            </w:r>
            <w:r w:rsidR="0034724F" w:rsidRPr="00083D71">
              <w:rPr>
                <w:rFonts w:ascii="Times New Roman" w:hAnsi="Times New Roman" w:cs="Times New Roman"/>
                <w:noProof/>
                <w:webHidden/>
                <w:sz w:val="24"/>
                <w:szCs w:val="24"/>
              </w:rPr>
              <w:fldChar w:fldCharType="end"/>
            </w:r>
          </w:hyperlink>
        </w:p>
        <w:p w14:paraId="4727ED5D" w14:textId="176C8C2E" w:rsidR="0034724F" w:rsidRPr="00083D71" w:rsidRDefault="007130B4">
          <w:pPr>
            <w:pStyle w:val="TOC2"/>
            <w:tabs>
              <w:tab w:val="right" w:leader="dot" w:pos="9350"/>
            </w:tabs>
            <w:rPr>
              <w:rFonts w:ascii="Times New Roman" w:hAnsi="Times New Roman" w:cs="Times New Roman"/>
              <w:noProof/>
              <w:sz w:val="24"/>
              <w:szCs w:val="24"/>
            </w:rPr>
          </w:pPr>
          <w:hyperlink w:anchor="_Toc118541991" w:history="1">
            <w:r w:rsidR="0034724F" w:rsidRPr="00083D71">
              <w:rPr>
                <w:rStyle w:val="Hyperlink"/>
                <w:rFonts w:ascii="Times New Roman" w:hAnsi="Times New Roman" w:cs="Times New Roman"/>
                <w:noProof/>
                <w:sz w:val="24"/>
                <w:szCs w:val="24"/>
              </w:rPr>
              <w:t>13.4. Solution Methodology</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91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1</w:t>
            </w:r>
            <w:r w:rsidR="0034724F" w:rsidRPr="00083D71">
              <w:rPr>
                <w:rFonts w:ascii="Times New Roman" w:hAnsi="Times New Roman" w:cs="Times New Roman"/>
                <w:noProof/>
                <w:webHidden/>
                <w:sz w:val="24"/>
                <w:szCs w:val="24"/>
              </w:rPr>
              <w:fldChar w:fldCharType="end"/>
            </w:r>
          </w:hyperlink>
        </w:p>
        <w:p w14:paraId="61C9EFA9" w14:textId="57383183" w:rsidR="0034724F" w:rsidRPr="00083D71" w:rsidRDefault="007130B4">
          <w:pPr>
            <w:pStyle w:val="TOC3"/>
            <w:tabs>
              <w:tab w:val="right" w:leader="dot" w:pos="9350"/>
            </w:tabs>
            <w:rPr>
              <w:rFonts w:ascii="Times New Roman" w:hAnsi="Times New Roman" w:cs="Times New Roman"/>
              <w:noProof/>
              <w:sz w:val="24"/>
              <w:szCs w:val="24"/>
            </w:rPr>
          </w:pPr>
          <w:hyperlink w:anchor="_Toc118541992" w:history="1">
            <w:r w:rsidR="0034724F" w:rsidRPr="00083D71">
              <w:rPr>
                <w:rStyle w:val="Hyperlink"/>
                <w:rFonts w:ascii="Times New Roman" w:hAnsi="Times New Roman" w:cs="Times New Roman"/>
                <w:noProof/>
                <w:sz w:val="24"/>
                <w:szCs w:val="24"/>
              </w:rPr>
              <w:t>13.4.1 Data Collection</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92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2</w:t>
            </w:r>
            <w:r w:rsidR="0034724F" w:rsidRPr="00083D71">
              <w:rPr>
                <w:rFonts w:ascii="Times New Roman" w:hAnsi="Times New Roman" w:cs="Times New Roman"/>
                <w:noProof/>
                <w:webHidden/>
                <w:sz w:val="24"/>
                <w:szCs w:val="24"/>
              </w:rPr>
              <w:fldChar w:fldCharType="end"/>
            </w:r>
          </w:hyperlink>
        </w:p>
        <w:p w14:paraId="1AFC0F4C" w14:textId="4EBF5266" w:rsidR="0034724F" w:rsidRPr="00083D71" w:rsidRDefault="007130B4">
          <w:pPr>
            <w:pStyle w:val="TOC3"/>
            <w:tabs>
              <w:tab w:val="right" w:leader="dot" w:pos="9350"/>
            </w:tabs>
            <w:rPr>
              <w:rFonts w:ascii="Times New Roman" w:hAnsi="Times New Roman" w:cs="Times New Roman"/>
              <w:noProof/>
              <w:sz w:val="24"/>
              <w:szCs w:val="24"/>
            </w:rPr>
          </w:pPr>
          <w:hyperlink w:anchor="_Toc118541993" w:history="1">
            <w:r w:rsidR="0034724F" w:rsidRPr="00083D71">
              <w:rPr>
                <w:rStyle w:val="Hyperlink"/>
                <w:rFonts w:ascii="Times New Roman" w:hAnsi="Times New Roman" w:cs="Times New Roman"/>
                <w:noProof/>
                <w:sz w:val="24"/>
                <w:szCs w:val="24"/>
              </w:rPr>
              <w:t>13.4.2. Data Pre-processing</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93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2</w:t>
            </w:r>
            <w:r w:rsidR="0034724F" w:rsidRPr="00083D71">
              <w:rPr>
                <w:rFonts w:ascii="Times New Roman" w:hAnsi="Times New Roman" w:cs="Times New Roman"/>
                <w:noProof/>
                <w:webHidden/>
                <w:sz w:val="24"/>
                <w:szCs w:val="24"/>
              </w:rPr>
              <w:fldChar w:fldCharType="end"/>
            </w:r>
          </w:hyperlink>
        </w:p>
        <w:p w14:paraId="52E39579" w14:textId="64F26AD1" w:rsidR="0034724F" w:rsidRPr="00083D71" w:rsidRDefault="007130B4">
          <w:pPr>
            <w:pStyle w:val="TOC3"/>
            <w:tabs>
              <w:tab w:val="right" w:leader="dot" w:pos="9350"/>
            </w:tabs>
            <w:rPr>
              <w:rFonts w:ascii="Times New Roman" w:hAnsi="Times New Roman" w:cs="Times New Roman"/>
              <w:noProof/>
              <w:sz w:val="24"/>
              <w:szCs w:val="24"/>
            </w:rPr>
          </w:pPr>
          <w:hyperlink w:anchor="_Toc118541994" w:history="1">
            <w:r w:rsidR="0034724F" w:rsidRPr="00083D71">
              <w:rPr>
                <w:rStyle w:val="Hyperlink"/>
                <w:rFonts w:ascii="Times New Roman" w:hAnsi="Times New Roman" w:cs="Times New Roman"/>
                <w:noProof/>
                <w:sz w:val="24"/>
                <w:szCs w:val="24"/>
              </w:rPr>
              <w:t>13.4.3. Data Analysis</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94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3</w:t>
            </w:r>
            <w:r w:rsidR="0034724F" w:rsidRPr="00083D71">
              <w:rPr>
                <w:rFonts w:ascii="Times New Roman" w:hAnsi="Times New Roman" w:cs="Times New Roman"/>
                <w:noProof/>
                <w:webHidden/>
                <w:sz w:val="24"/>
                <w:szCs w:val="24"/>
              </w:rPr>
              <w:fldChar w:fldCharType="end"/>
            </w:r>
          </w:hyperlink>
        </w:p>
        <w:p w14:paraId="7FEA2C01" w14:textId="5B205380" w:rsidR="0034724F" w:rsidRPr="00083D71" w:rsidRDefault="007130B4">
          <w:pPr>
            <w:pStyle w:val="TOC3"/>
            <w:tabs>
              <w:tab w:val="right" w:leader="dot" w:pos="9350"/>
            </w:tabs>
            <w:rPr>
              <w:rFonts w:ascii="Times New Roman" w:hAnsi="Times New Roman" w:cs="Times New Roman"/>
              <w:noProof/>
              <w:sz w:val="24"/>
              <w:szCs w:val="24"/>
            </w:rPr>
          </w:pPr>
          <w:hyperlink w:anchor="_Toc118541995" w:history="1">
            <w:r w:rsidR="0034724F" w:rsidRPr="00083D71">
              <w:rPr>
                <w:rStyle w:val="Hyperlink"/>
                <w:rFonts w:ascii="Times New Roman" w:hAnsi="Times New Roman" w:cs="Times New Roman"/>
                <w:noProof/>
                <w:sz w:val="24"/>
                <w:szCs w:val="24"/>
              </w:rPr>
              <w:t>13.4.4. Model Selection and Training</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95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3</w:t>
            </w:r>
            <w:r w:rsidR="0034724F" w:rsidRPr="00083D71">
              <w:rPr>
                <w:rFonts w:ascii="Times New Roman" w:hAnsi="Times New Roman" w:cs="Times New Roman"/>
                <w:noProof/>
                <w:webHidden/>
                <w:sz w:val="24"/>
                <w:szCs w:val="24"/>
              </w:rPr>
              <w:fldChar w:fldCharType="end"/>
            </w:r>
          </w:hyperlink>
        </w:p>
        <w:p w14:paraId="55A71587" w14:textId="0FE7F383" w:rsidR="0034724F" w:rsidRPr="00083D71" w:rsidRDefault="007130B4">
          <w:pPr>
            <w:pStyle w:val="TOC3"/>
            <w:tabs>
              <w:tab w:val="right" w:leader="dot" w:pos="9350"/>
            </w:tabs>
            <w:rPr>
              <w:rFonts w:ascii="Times New Roman" w:hAnsi="Times New Roman" w:cs="Times New Roman"/>
              <w:noProof/>
              <w:sz w:val="24"/>
              <w:szCs w:val="24"/>
            </w:rPr>
          </w:pPr>
          <w:hyperlink w:anchor="_Toc118541996" w:history="1">
            <w:r w:rsidR="0034724F" w:rsidRPr="00083D71">
              <w:rPr>
                <w:rStyle w:val="Hyperlink"/>
                <w:rFonts w:ascii="Times New Roman" w:hAnsi="Times New Roman" w:cs="Times New Roman"/>
                <w:noProof/>
                <w:sz w:val="24"/>
                <w:szCs w:val="24"/>
              </w:rPr>
              <w:t>13.4.5. Model Evaluation and Deployment</w:t>
            </w:r>
            <w:r w:rsidR="0034724F"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96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3</w:t>
            </w:r>
            <w:r w:rsidR="0034724F" w:rsidRPr="00083D71">
              <w:rPr>
                <w:rFonts w:ascii="Times New Roman" w:hAnsi="Times New Roman" w:cs="Times New Roman"/>
                <w:noProof/>
                <w:webHidden/>
                <w:sz w:val="24"/>
                <w:szCs w:val="24"/>
              </w:rPr>
              <w:fldChar w:fldCharType="end"/>
            </w:r>
          </w:hyperlink>
        </w:p>
        <w:p w14:paraId="05F1BCEE" w14:textId="49841146" w:rsidR="0034724F" w:rsidRPr="00083D71" w:rsidRDefault="007130B4">
          <w:pPr>
            <w:pStyle w:val="TOC1"/>
            <w:rPr>
              <w:rFonts w:ascii="Times New Roman" w:hAnsi="Times New Roman" w:cs="Times New Roman"/>
              <w:noProof/>
              <w:sz w:val="24"/>
              <w:szCs w:val="24"/>
            </w:rPr>
          </w:pPr>
          <w:hyperlink w:anchor="_Toc118541997" w:history="1">
            <w:r w:rsidR="00083D71" w:rsidRPr="00083D71">
              <w:rPr>
                <w:rStyle w:val="Hyperlink"/>
                <w:rFonts w:ascii="Times New Roman" w:hAnsi="Times New Roman" w:cs="Times New Roman"/>
                <w:bCs/>
                <w:noProof/>
                <w:sz w:val="24"/>
                <w:szCs w:val="24"/>
              </w:rPr>
              <w:t>References</w:t>
            </w:r>
            <w:r w:rsidR="00083D71" w:rsidRPr="00083D71">
              <w:rPr>
                <w:rFonts w:ascii="Times New Roman" w:hAnsi="Times New Roman" w:cs="Times New Roman"/>
                <w:noProof/>
                <w:webHidden/>
                <w:sz w:val="24"/>
                <w:szCs w:val="24"/>
              </w:rPr>
              <w:tab/>
            </w:r>
            <w:r w:rsidR="0034724F" w:rsidRPr="00083D71">
              <w:rPr>
                <w:rFonts w:ascii="Times New Roman" w:hAnsi="Times New Roman" w:cs="Times New Roman"/>
                <w:noProof/>
                <w:webHidden/>
                <w:sz w:val="24"/>
                <w:szCs w:val="24"/>
              </w:rPr>
              <w:fldChar w:fldCharType="begin"/>
            </w:r>
            <w:r w:rsidR="0034724F" w:rsidRPr="00083D71">
              <w:rPr>
                <w:rFonts w:ascii="Times New Roman" w:hAnsi="Times New Roman" w:cs="Times New Roman"/>
                <w:noProof/>
                <w:webHidden/>
                <w:sz w:val="24"/>
                <w:szCs w:val="24"/>
              </w:rPr>
              <w:instrText xml:space="preserve"> PAGEREF _Toc118541997 \h </w:instrText>
            </w:r>
            <w:r w:rsidR="0034724F" w:rsidRPr="00083D71">
              <w:rPr>
                <w:rFonts w:ascii="Times New Roman" w:hAnsi="Times New Roman" w:cs="Times New Roman"/>
                <w:noProof/>
                <w:webHidden/>
                <w:sz w:val="24"/>
                <w:szCs w:val="24"/>
              </w:rPr>
            </w:r>
            <w:r w:rsidR="0034724F" w:rsidRPr="00083D71">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I</w:t>
            </w:r>
            <w:r w:rsidR="0034724F" w:rsidRPr="00083D71">
              <w:rPr>
                <w:rFonts w:ascii="Times New Roman" w:hAnsi="Times New Roman" w:cs="Times New Roman"/>
                <w:noProof/>
                <w:webHidden/>
                <w:sz w:val="24"/>
                <w:szCs w:val="24"/>
              </w:rPr>
              <w:fldChar w:fldCharType="end"/>
            </w:r>
          </w:hyperlink>
        </w:p>
        <w:p w14:paraId="3143FCD0" w14:textId="652E4939" w:rsidR="00EB135B" w:rsidRPr="00456775" w:rsidRDefault="007C1436" w:rsidP="00E0084D">
          <w:pPr>
            <w:pStyle w:val="TOCHeading"/>
            <w:rPr>
              <w:rFonts w:cs="Times New Roman"/>
              <w:b w:val="0"/>
              <w:noProof/>
              <w:sz w:val="24"/>
              <w:szCs w:val="24"/>
            </w:rPr>
          </w:pPr>
          <w:r w:rsidRPr="00083D71">
            <w:rPr>
              <w:rFonts w:cs="Times New Roman"/>
              <w:b w:val="0"/>
              <w:noProof/>
              <w:sz w:val="24"/>
              <w:szCs w:val="24"/>
            </w:rPr>
            <w:fldChar w:fldCharType="end"/>
          </w:r>
        </w:p>
      </w:sdtContent>
    </w:sdt>
    <w:p w14:paraId="3FF4B3C4" w14:textId="5F27D294" w:rsidR="002C4291" w:rsidRPr="00D74537" w:rsidRDefault="002C4291" w:rsidP="005E2676">
      <w:pPr>
        <w:pStyle w:val="Heading1"/>
        <w:spacing w:line="360" w:lineRule="auto"/>
      </w:pPr>
      <w:bookmarkStart w:id="0" w:name="_Toc118541956"/>
      <w:r w:rsidRPr="00D74537">
        <w:t>List of Figures</w:t>
      </w:r>
      <w:bookmarkEnd w:id="0"/>
    </w:p>
    <w:p w14:paraId="64E34E18" w14:textId="4AAC24AE"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4</w:t>
        </w:r>
        <w:r w:rsidRPr="005E2676">
          <w:rPr>
            <w:rFonts w:ascii="Times New Roman" w:hAnsi="Times New Roman" w:cs="Times New Roman"/>
            <w:noProof/>
            <w:webHidden/>
            <w:sz w:val="24"/>
            <w:szCs w:val="24"/>
          </w:rPr>
          <w:fldChar w:fldCharType="end"/>
        </w:r>
      </w:hyperlink>
    </w:p>
    <w:p w14:paraId="7F37D6CA" w14:textId="532E609E" w:rsidR="002D3F84" w:rsidRPr="00F65430" w:rsidRDefault="007130B4"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7</w:t>
        </w:r>
        <w:r w:rsidR="002D3F84" w:rsidRPr="00F65430">
          <w:rPr>
            <w:rFonts w:ascii="Times New Roman" w:hAnsi="Times New Roman" w:cs="Times New Roman"/>
            <w:noProof/>
            <w:webHidden/>
            <w:sz w:val="24"/>
            <w:szCs w:val="24"/>
          </w:rPr>
          <w:fldChar w:fldCharType="end"/>
        </w:r>
      </w:hyperlink>
    </w:p>
    <w:p w14:paraId="1C380F0D" w14:textId="11A84A13" w:rsidR="002D3F84" w:rsidRPr="00F65430" w:rsidRDefault="007130B4"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22</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1" w:name="_Toc118541957"/>
      <w:r>
        <w:t>List of Tables</w:t>
      </w:r>
      <w:bookmarkEnd w:id="1"/>
    </w:p>
    <w:p w14:paraId="1A60D388" w14:textId="10C60B7B"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6918E0BC" w:rsidR="008F4053" w:rsidRPr="005E2676" w:rsidRDefault="007130B4"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34724F">
          <w:rPr>
            <w:rFonts w:ascii="Times New Roman" w:hAnsi="Times New Roman" w:cs="Times New Roman"/>
            <w:noProof/>
            <w:webHidden/>
            <w:sz w:val="24"/>
            <w:szCs w:val="24"/>
          </w:rPr>
          <w:t>10</w:t>
        </w:r>
      </w:hyperlink>
    </w:p>
    <w:p w14:paraId="01223A4F" w14:textId="2DC96261" w:rsidR="008F4053" w:rsidRPr="005E2676" w:rsidRDefault="007130B4"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5</w:t>
        </w:r>
        <w:r w:rsidR="008F4053" w:rsidRPr="005E2676">
          <w:rPr>
            <w:rFonts w:ascii="Times New Roman" w:hAnsi="Times New Roman" w:cs="Times New Roman"/>
            <w:noProof/>
            <w:webHidden/>
            <w:sz w:val="24"/>
            <w:szCs w:val="24"/>
          </w:rPr>
          <w:fldChar w:fldCharType="end"/>
        </w:r>
      </w:hyperlink>
    </w:p>
    <w:p w14:paraId="1923907D" w14:textId="425A2B6E" w:rsidR="008F4053" w:rsidRPr="005E2676" w:rsidRDefault="007130B4"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8965E2">
          <w:rPr>
            <w:rFonts w:ascii="Times New Roman" w:hAnsi="Times New Roman" w:cs="Times New Roman"/>
            <w:noProof/>
            <w:webHidden/>
            <w:sz w:val="24"/>
            <w:szCs w:val="24"/>
          </w:rPr>
          <w:t>18</w:t>
        </w:r>
        <w:r w:rsidR="008F4053" w:rsidRPr="005E2676">
          <w:rPr>
            <w:rFonts w:ascii="Times New Roman" w:hAnsi="Times New Roman" w:cs="Times New Roman"/>
            <w:noProof/>
            <w:webHidden/>
            <w:sz w:val="24"/>
            <w:szCs w:val="24"/>
          </w:rPr>
          <w:fldChar w:fldCharType="end"/>
        </w:r>
      </w:hyperlink>
    </w:p>
    <w:p w14:paraId="046AD033" w14:textId="00931D94" w:rsidR="008F4053" w:rsidRPr="005E2676" w:rsidRDefault="007130B4"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34724F">
          <w:rPr>
            <w:rFonts w:ascii="Times New Roman" w:hAnsi="Times New Roman" w:cs="Times New Roman"/>
            <w:noProof/>
            <w:webHidden/>
            <w:sz w:val="24"/>
            <w:szCs w:val="24"/>
          </w:rPr>
          <w:t>20</w:t>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1A2EEFB1" w14:textId="4BE0A253" w:rsidR="009E5AD6" w:rsidRPr="00FF43C3" w:rsidRDefault="006D459B" w:rsidP="00934D6B">
      <w:pPr>
        <w:spacing w:line="360" w:lineRule="auto"/>
        <w:jc w:val="both"/>
        <w:rPr>
          <w:rFonts w:ascii="Times New Roman" w:hAnsi="Times New Roman" w:cs="Times New Roman"/>
          <w:b/>
          <w:bCs/>
          <w:color w:val="6F1515"/>
          <w:sz w:val="32"/>
          <w:szCs w:val="32"/>
        </w:rPr>
      </w:pPr>
      <w:r w:rsidRPr="00FF43C3">
        <w:rPr>
          <w:rFonts w:ascii="Times New Roman" w:hAnsi="Times New Roman" w:cs="Times New Roman"/>
          <w:b/>
          <w:bCs/>
          <w:color w:val="6F1515"/>
          <w:sz w:val="32"/>
          <w:szCs w:val="32"/>
        </w:rPr>
        <w:lastRenderedPageBreak/>
        <w:t>Acronyms</w:t>
      </w:r>
      <w:r w:rsidR="00F64292" w:rsidRPr="00FF43C3">
        <w:rPr>
          <w:rFonts w:ascii="Times New Roman" w:hAnsi="Times New Roman" w:cs="Times New Roman"/>
          <w:b/>
          <w:bCs/>
          <w:color w:val="6F1515"/>
          <w:sz w:val="32"/>
          <w:szCs w:val="32"/>
        </w:rPr>
        <w:t xml:space="preserve"> </w:t>
      </w:r>
    </w:p>
    <w:tbl>
      <w:tblPr>
        <w:tblStyle w:val="PlainTable4"/>
        <w:tblW w:w="9446" w:type="dxa"/>
        <w:shd w:val="clear" w:color="auto" w:fill="FFFFFF" w:themeFill="background1"/>
        <w:tblLook w:val="04A0" w:firstRow="1" w:lastRow="0" w:firstColumn="1" w:lastColumn="0" w:noHBand="0" w:noVBand="1"/>
      </w:tblPr>
      <w:tblGrid>
        <w:gridCol w:w="1908"/>
        <w:gridCol w:w="7538"/>
      </w:tblGrid>
      <w:tr w:rsidR="009E5AD6" w:rsidRPr="006B11E7" w14:paraId="1E68DD22" w14:textId="77777777" w:rsidTr="00F10C1A">
        <w:trPr>
          <w:cnfStyle w:val="100000000000" w:firstRow="1" w:lastRow="0" w:firstColumn="0" w:lastColumn="0" w:oddVBand="0" w:evenVBand="0" w:oddHBand="0"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15AE24C2" w14:textId="77777777" w:rsidR="009E5AD6" w:rsidRPr="00205B2E" w:rsidRDefault="009E5AD6" w:rsidP="00F10C1A">
            <w:pPr>
              <w:spacing w:line="360" w:lineRule="auto"/>
              <w:rPr>
                <w:rFonts w:ascii="Times New Roman" w:hAnsi="Times New Roman" w:cs="Times New Roman"/>
                <w:bCs w:val="0"/>
                <w:sz w:val="24"/>
                <w:szCs w:val="24"/>
              </w:rPr>
            </w:pPr>
            <w:bookmarkStart w:id="2" w:name="aiacronym"/>
            <w:r w:rsidRPr="00205B2E">
              <w:rPr>
                <w:rFonts w:ascii="Times New Roman" w:hAnsi="Times New Roman" w:cs="Times New Roman"/>
                <w:bCs w:val="0"/>
                <w:sz w:val="24"/>
                <w:szCs w:val="24"/>
              </w:rPr>
              <w:t>AI</w:t>
            </w:r>
            <w:bookmarkEnd w:id="2"/>
            <w:r w:rsidRPr="00205B2E">
              <w:rPr>
                <w:rFonts w:ascii="Times New Roman" w:hAnsi="Times New Roman" w:cs="Times New Roman"/>
                <w:bCs w:val="0"/>
                <w:sz w:val="24"/>
                <w:szCs w:val="24"/>
              </w:rPr>
              <w:t xml:space="preserve"> </w:t>
            </w:r>
          </w:p>
        </w:tc>
        <w:tc>
          <w:tcPr>
            <w:tcW w:w="7538" w:type="dxa"/>
            <w:shd w:val="clear" w:color="auto" w:fill="FFFFFF" w:themeFill="background1"/>
          </w:tcPr>
          <w:p w14:paraId="54C4D694" w14:textId="77777777" w:rsidR="009E5AD6" w:rsidRPr="0017473C" w:rsidRDefault="009E5AD6" w:rsidP="00F10C1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E5AD6" w:rsidRPr="006B11E7" w14:paraId="76F58F4B" w14:textId="77777777" w:rsidTr="00F10C1A">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37F8345F" w14:textId="48B2B3D2" w:rsidR="009E5AD6" w:rsidRPr="00205B2E" w:rsidRDefault="00FF43C3" w:rsidP="00F10C1A">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538" w:type="dxa"/>
            <w:shd w:val="clear" w:color="auto" w:fill="FFFFFF" w:themeFill="background1"/>
          </w:tcPr>
          <w:p w14:paraId="47FE043E" w14:textId="3A58B593" w:rsidR="009E5AD6" w:rsidRPr="006B11E7" w:rsidRDefault="00FF43C3"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E5AD6" w:rsidRPr="006B11E7" w14:paraId="6999D4C0" w14:textId="77777777" w:rsidTr="00F10C1A">
        <w:trPr>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4587291B" w14:textId="48FA923D" w:rsidR="009E5AD6" w:rsidRPr="00205B2E" w:rsidRDefault="00FF43C3" w:rsidP="00F10C1A">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538" w:type="dxa"/>
            <w:shd w:val="clear" w:color="auto" w:fill="FFFFFF" w:themeFill="background1"/>
          </w:tcPr>
          <w:p w14:paraId="6D40CA32" w14:textId="7485DC6A" w:rsidR="009E5AD6" w:rsidRPr="006B11E7" w:rsidRDefault="00FF43C3"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Graphical </w:t>
            </w:r>
            <w:r w:rsidR="0001179A">
              <w:rPr>
                <w:rFonts w:ascii="Times New Roman" w:hAnsi="Times New Roman" w:cs="Times New Roman"/>
                <w:sz w:val="24"/>
                <w:szCs w:val="24"/>
              </w:rPr>
              <w:t>U</w:t>
            </w:r>
            <w:r>
              <w:rPr>
                <w:rFonts w:ascii="Times New Roman" w:hAnsi="Times New Roman" w:cs="Times New Roman"/>
                <w:sz w:val="24"/>
                <w:szCs w:val="24"/>
              </w:rPr>
              <w:t>ser Interface</w:t>
            </w:r>
          </w:p>
        </w:tc>
      </w:tr>
      <w:tr w:rsidR="009E5AD6" w:rsidRPr="006B11E7" w14:paraId="73BD7E01" w14:textId="77777777" w:rsidTr="00F10C1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4D83BBDE" w14:textId="6E729668"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538" w:type="dxa"/>
            <w:shd w:val="clear" w:color="auto" w:fill="FFFFFF" w:themeFill="background1"/>
          </w:tcPr>
          <w:p w14:paraId="51CAFFA0" w14:textId="2A07E2CB" w:rsidR="009E5AD6" w:rsidRPr="006B11E7" w:rsidRDefault="00FF43C3"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E5AD6" w:rsidRPr="006B11E7" w14:paraId="756BF97B" w14:textId="77777777" w:rsidTr="00F10C1A">
        <w:trPr>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4797E73F" w14:textId="37236912"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538" w:type="dxa"/>
            <w:shd w:val="clear" w:color="auto" w:fill="FFFFFF" w:themeFill="background1"/>
          </w:tcPr>
          <w:p w14:paraId="298F3188" w14:textId="611CA4BB" w:rsidR="009E5AD6" w:rsidRPr="006B11E7" w:rsidRDefault="00FF43C3"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E5AD6" w:rsidRPr="006B11E7" w14:paraId="3DF0C4C2" w14:textId="77777777" w:rsidTr="00F10C1A">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4A4EE409" w14:textId="7D395C1A"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538" w:type="dxa"/>
            <w:shd w:val="clear" w:color="auto" w:fill="FFFFFF" w:themeFill="background1"/>
          </w:tcPr>
          <w:p w14:paraId="4F8F0CF4" w14:textId="542B8C8D" w:rsidR="009E5AD6" w:rsidRPr="00FF43C3" w:rsidRDefault="00FF43C3"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009E5AD6" w:rsidRPr="00FF43C3">
              <w:rPr>
                <w:rFonts w:ascii="Times New Roman" w:hAnsi="Times New Roman" w:cs="Times New Roman"/>
                <w:sz w:val="24"/>
                <w:szCs w:val="24"/>
              </w:rPr>
              <w:t>.</w:t>
            </w:r>
          </w:p>
        </w:tc>
      </w:tr>
      <w:tr w:rsidR="009E5AD6" w:rsidRPr="006B11E7" w14:paraId="3676FF57" w14:textId="77777777" w:rsidTr="00F10C1A">
        <w:trPr>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58B91154" w14:textId="4E352BB9"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538" w:type="dxa"/>
            <w:shd w:val="clear" w:color="auto" w:fill="FFFFFF" w:themeFill="background1"/>
          </w:tcPr>
          <w:p w14:paraId="4EDAAEF6" w14:textId="7F8A631C" w:rsidR="009E5AD6" w:rsidRPr="006B11E7" w:rsidRDefault="0001179A"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009E5AD6" w:rsidRPr="006B11E7">
              <w:rPr>
                <w:rFonts w:ascii="Times New Roman" w:hAnsi="Times New Roman" w:cs="Times New Roman"/>
                <w:sz w:val="24"/>
                <w:szCs w:val="24"/>
              </w:rPr>
              <w:t>.</w:t>
            </w:r>
          </w:p>
        </w:tc>
      </w:tr>
      <w:tr w:rsidR="009E5AD6" w:rsidRPr="006B11E7" w14:paraId="6CA416B4" w14:textId="77777777" w:rsidTr="00F10C1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0E2E7CA2" w14:textId="1706D4EB"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538" w:type="dxa"/>
            <w:shd w:val="clear" w:color="auto" w:fill="FFFFFF" w:themeFill="background1"/>
          </w:tcPr>
          <w:p w14:paraId="28700608" w14:textId="67947A1B" w:rsidR="009E5AD6" w:rsidRPr="006B11E7" w:rsidRDefault="0001179A"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009E5AD6" w:rsidRPr="006B11E7">
              <w:rPr>
                <w:rFonts w:ascii="Times New Roman" w:hAnsi="Times New Roman" w:cs="Times New Roman"/>
                <w:sz w:val="24"/>
                <w:szCs w:val="24"/>
              </w:rPr>
              <w:t>.</w:t>
            </w:r>
          </w:p>
        </w:tc>
      </w:tr>
      <w:tr w:rsidR="009E5AD6" w:rsidRPr="006B11E7" w14:paraId="7054C7BE" w14:textId="77777777" w:rsidTr="00F10C1A">
        <w:trPr>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6E07E143" w14:textId="6754BA1E" w:rsidR="009E5AD6" w:rsidRPr="00205B2E" w:rsidRDefault="00FF43C3" w:rsidP="00F10C1A">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538" w:type="dxa"/>
            <w:shd w:val="clear" w:color="auto" w:fill="FFFFFF" w:themeFill="background1"/>
          </w:tcPr>
          <w:p w14:paraId="3F59BA81" w14:textId="4DA8F07C" w:rsidR="009E5AD6" w:rsidRPr="006B11E7" w:rsidRDefault="0001179A"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009E5AD6" w:rsidRPr="006B11E7">
              <w:rPr>
                <w:rFonts w:ascii="Times New Roman" w:hAnsi="Times New Roman" w:cs="Times New Roman"/>
                <w:sz w:val="24"/>
                <w:szCs w:val="24"/>
              </w:rPr>
              <w:t>.</w:t>
            </w:r>
          </w:p>
        </w:tc>
      </w:tr>
      <w:tr w:rsidR="009E5AD6" w:rsidRPr="006B11E7" w14:paraId="38C31240" w14:textId="77777777" w:rsidTr="00F10C1A">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7F7FBEE7" w14:textId="6726C66D"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538" w:type="dxa"/>
            <w:shd w:val="clear" w:color="auto" w:fill="FFFFFF" w:themeFill="background1"/>
          </w:tcPr>
          <w:p w14:paraId="62CB9FEC" w14:textId="52CD7EF9" w:rsidR="009E5AD6" w:rsidRPr="006B11E7" w:rsidRDefault="0001179A"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009E5AD6" w:rsidRPr="006B11E7">
              <w:rPr>
                <w:rFonts w:ascii="Times New Roman" w:hAnsi="Times New Roman" w:cs="Times New Roman"/>
                <w:sz w:val="24"/>
                <w:szCs w:val="24"/>
              </w:rPr>
              <w:t>.</w:t>
            </w:r>
          </w:p>
        </w:tc>
      </w:tr>
      <w:tr w:rsidR="009E5AD6" w:rsidRPr="006B11E7" w14:paraId="431AF88C" w14:textId="77777777" w:rsidTr="00F10C1A">
        <w:trPr>
          <w:trHeight w:val="838"/>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2EA00235" w14:textId="7D090EB9"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538" w:type="dxa"/>
            <w:shd w:val="clear" w:color="auto" w:fill="FFFFFF" w:themeFill="background1"/>
          </w:tcPr>
          <w:p w14:paraId="4B8186BE" w14:textId="14035D62" w:rsidR="009E5AD6" w:rsidRPr="0001179A" w:rsidRDefault="0001179A"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9E5AD6" w:rsidRPr="006B11E7" w14:paraId="6271218F" w14:textId="77777777" w:rsidTr="00F10C1A">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7CBDDE4F" w14:textId="4F92F9C4"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538" w:type="dxa"/>
            <w:shd w:val="clear" w:color="auto" w:fill="FFFFFF" w:themeFill="background1"/>
          </w:tcPr>
          <w:p w14:paraId="1B067988" w14:textId="16D20245" w:rsidR="009E5AD6" w:rsidRPr="006B11E7" w:rsidRDefault="0001179A"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009E5AD6" w:rsidRPr="006B11E7">
              <w:rPr>
                <w:rFonts w:ascii="Times New Roman" w:hAnsi="Times New Roman" w:cs="Times New Roman"/>
                <w:sz w:val="24"/>
                <w:szCs w:val="24"/>
              </w:rPr>
              <w:t>.</w:t>
            </w:r>
          </w:p>
        </w:tc>
      </w:tr>
      <w:tr w:rsidR="009E5AD6" w:rsidRPr="006B11E7" w14:paraId="6193FD16" w14:textId="77777777" w:rsidTr="00F10C1A">
        <w:trPr>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29214BE8" w14:textId="035063C5"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538" w:type="dxa"/>
            <w:shd w:val="clear" w:color="auto" w:fill="FFFFFF" w:themeFill="background1"/>
          </w:tcPr>
          <w:p w14:paraId="7D69DEC4" w14:textId="680C2453" w:rsidR="009E5AD6" w:rsidRPr="006B11E7" w:rsidRDefault="0001179A"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009E5AD6" w:rsidRPr="006B11E7">
              <w:rPr>
                <w:rFonts w:ascii="Times New Roman" w:hAnsi="Times New Roman" w:cs="Times New Roman"/>
                <w:sz w:val="24"/>
                <w:szCs w:val="24"/>
              </w:rPr>
              <w:t>.</w:t>
            </w:r>
          </w:p>
        </w:tc>
      </w:tr>
      <w:tr w:rsidR="009E5AD6" w:rsidRPr="006B11E7" w14:paraId="48EBD020" w14:textId="77777777" w:rsidTr="00F10C1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056126D0" w14:textId="18A96743"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538" w:type="dxa"/>
            <w:shd w:val="clear" w:color="auto" w:fill="FFFFFF" w:themeFill="background1"/>
          </w:tcPr>
          <w:p w14:paraId="7B1AA9AA" w14:textId="0E409007" w:rsidR="009E5AD6" w:rsidRPr="006B11E7" w:rsidRDefault="0001179A"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009E5AD6" w:rsidRPr="006B11E7">
              <w:rPr>
                <w:rFonts w:ascii="Times New Roman" w:hAnsi="Times New Roman" w:cs="Times New Roman"/>
                <w:sz w:val="24"/>
                <w:szCs w:val="24"/>
              </w:rPr>
              <w:t>.</w:t>
            </w:r>
          </w:p>
        </w:tc>
      </w:tr>
      <w:tr w:rsidR="009E5AD6" w:rsidRPr="006B11E7" w14:paraId="36FB2826" w14:textId="77777777" w:rsidTr="00F10C1A">
        <w:trPr>
          <w:trHeight w:val="821"/>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50885958" w14:textId="77777777"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514C9FE0" w:rsidR="00FF43C3"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538" w:type="dxa"/>
            <w:shd w:val="clear" w:color="auto" w:fill="FFFFFF" w:themeFill="background1"/>
          </w:tcPr>
          <w:p w14:paraId="4CBA7F74" w14:textId="49057F3D" w:rsidR="009E5AD6" w:rsidRDefault="0001179A"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009E5AD6" w:rsidRPr="006B11E7">
              <w:rPr>
                <w:rFonts w:ascii="Times New Roman" w:hAnsi="Times New Roman" w:cs="Times New Roman"/>
                <w:sz w:val="24"/>
                <w:szCs w:val="24"/>
              </w:rPr>
              <w:t>.</w:t>
            </w:r>
          </w:p>
          <w:p w14:paraId="17B9338B" w14:textId="11EFB505" w:rsidR="00FF43C3" w:rsidRPr="006B11E7" w:rsidRDefault="00FF43C3"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17473C" w:rsidRPr="006B11E7" w14:paraId="451B029C" w14:textId="77777777" w:rsidTr="00F10C1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6D0C62F7" w14:textId="04CCEE6B" w:rsidR="0017473C" w:rsidRPr="00205B2E" w:rsidRDefault="0017473C"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538" w:type="dxa"/>
            <w:shd w:val="clear" w:color="auto" w:fill="FFFFFF" w:themeFill="background1"/>
          </w:tcPr>
          <w:p w14:paraId="0F3D7E17" w14:textId="2AF68C15" w:rsidR="0017473C" w:rsidRPr="006B11E7" w:rsidRDefault="0017473C"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17473C" w:rsidRPr="006B11E7" w14:paraId="7F207C66" w14:textId="77777777" w:rsidTr="00F10C1A">
        <w:trPr>
          <w:trHeight w:val="1241"/>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712749D4" w14:textId="77777777" w:rsidR="0017473C" w:rsidRDefault="0017473C" w:rsidP="00F10C1A">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079D362A" w14:textId="77777777" w:rsidR="00D8154C" w:rsidRDefault="00D8154C" w:rsidP="00F10C1A">
            <w:pPr>
              <w:spacing w:line="360" w:lineRule="auto"/>
              <w:rPr>
                <w:rFonts w:ascii="Times New Roman" w:hAnsi="Times New Roman" w:cs="Times New Roman"/>
                <w:b w:val="0"/>
                <w:sz w:val="24"/>
                <w:szCs w:val="24"/>
              </w:rPr>
            </w:pPr>
            <w:r>
              <w:rPr>
                <w:rFonts w:ascii="Times New Roman" w:hAnsi="Times New Roman" w:cs="Times New Roman"/>
                <w:bCs w:val="0"/>
                <w:sz w:val="24"/>
                <w:szCs w:val="24"/>
              </w:rPr>
              <w:t>REST</w:t>
            </w:r>
          </w:p>
          <w:p w14:paraId="383FF4BD" w14:textId="71C60AB5" w:rsidR="0001179A" w:rsidRPr="00205B2E" w:rsidRDefault="0001179A" w:rsidP="00F10C1A">
            <w:pPr>
              <w:spacing w:line="360" w:lineRule="auto"/>
              <w:rPr>
                <w:rFonts w:ascii="Times New Roman" w:hAnsi="Times New Roman" w:cs="Times New Roman"/>
                <w:bCs w:val="0"/>
                <w:sz w:val="24"/>
                <w:szCs w:val="24"/>
              </w:rPr>
            </w:pPr>
            <w:r>
              <w:rPr>
                <w:rFonts w:ascii="Times New Roman" w:hAnsi="Times New Roman" w:cs="Times New Roman"/>
                <w:bCs w:val="0"/>
                <w:sz w:val="24"/>
                <w:szCs w:val="24"/>
              </w:rPr>
              <w:t>GPU</w:t>
            </w:r>
          </w:p>
        </w:tc>
        <w:tc>
          <w:tcPr>
            <w:tcW w:w="7538" w:type="dxa"/>
            <w:shd w:val="clear" w:color="auto" w:fill="FFFFFF" w:themeFill="background1"/>
          </w:tcPr>
          <w:p w14:paraId="671486C8" w14:textId="77777777" w:rsidR="0017473C" w:rsidRDefault="0017473C"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1EDF930A" w14:textId="77777777" w:rsidR="00377E55" w:rsidRDefault="00377E55"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089CB6E1" w14:textId="2D042F12" w:rsidR="0001179A" w:rsidRPr="006B11E7" w:rsidRDefault="0001179A"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1"/>
          <w:footerReference w:type="first" r:id="rId12"/>
          <w:pgSz w:w="12240" w:h="15840"/>
          <w:pgMar w:top="1440" w:right="1440" w:bottom="1440" w:left="1440" w:header="720" w:footer="720" w:gutter="0"/>
          <w:pgNumType w:fmt="lowerRoman" w:start="1"/>
          <w:cols w:space="720"/>
          <w:docGrid w:linePitch="360"/>
        </w:sectPr>
      </w:pPr>
    </w:p>
    <w:p w14:paraId="45F3C309" w14:textId="71F9B394" w:rsidR="0095319E" w:rsidRPr="005E2676" w:rsidRDefault="004A3B98" w:rsidP="000035AF">
      <w:pPr>
        <w:pStyle w:val="Heading1"/>
        <w:spacing w:line="360" w:lineRule="auto"/>
        <w:rPr>
          <w:rFonts w:cs="Times New Roman"/>
          <w:bCs/>
          <w:szCs w:val="32"/>
        </w:rPr>
      </w:pPr>
      <w:bookmarkStart w:id="3" w:name="_Toc118541958"/>
      <w:r w:rsidRPr="005E2676">
        <w:rPr>
          <w:rFonts w:cs="Times New Roman"/>
          <w:bCs/>
          <w:szCs w:val="32"/>
        </w:rPr>
        <w:lastRenderedPageBreak/>
        <w:t xml:space="preserve">1. </w:t>
      </w:r>
      <w:r w:rsidR="00F829CB" w:rsidRPr="005E2676">
        <w:rPr>
          <w:rFonts w:cs="Times New Roman"/>
          <w:szCs w:val="32"/>
        </w:rPr>
        <w:t>INTRODUCTION</w:t>
      </w:r>
      <w:bookmarkEnd w:id="3"/>
    </w:p>
    <w:p w14:paraId="2424A844" w14:textId="7FE3958B" w:rsidR="00C33DC4" w:rsidRPr="006B11E7" w:rsidRDefault="00C33DC4" w:rsidP="009774B4">
      <w:pPr>
        <w:spacing w:line="360" w:lineRule="auto"/>
        <w:jc w:val="both"/>
        <w:rPr>
          <w:rFonts w:ascii="Times New Roman" w:hAnsi="Times New Roman" w:cs="Times New Roman"/>
          <w:sz w:val="24"/>
          <w:szCs w:val="24"/>
        </w:rPr>
      </w:pPr>
      <w:bookmarkStart w:id="4" w:name="_Hlk117524163"/>
      <w:r>
        <w:rPr>
          <w:rFonts w:ascii="Times New Roman" w:hAnsi="Times New Roman" w:cs="Times New Roman"/>
          <w:sz w:val="24"/>
          <w:szCs w:val="24"/>
        </w:rPr>
        <w:t>In this research project, the author tries</w:t>
      </w:r>
      <w:r w:rsidR="005869DA">
        <w:rPr>
          <w:rFonts w:ascii="Times New Roman" w:hAnsi="Times New Roman" w:cs="Times New Roman"/>
          <w:sz w:val="24"/>
          <w:szCs w:val="24"/>
        </w:rPr>
        <w:t xml:space="preserve"> to</w:t>
      </w:r>
      <w:r>
        <w:rPr>
          <w:rFonts w:ascii="Times New Roman" w:hAnsi="Times New Roman" w:cs="Times New Roman"/>
          <w:sz w:val="24"/>
          <w:szCs w:val="24"/>
        </w:rPr>
        <w:t xml:space="preserve"> increase the </w:t>
      </w:r>
      <w:r w:rsidRPr="00AB735F">
        <w:rPr>
          <w:rFonts w:ascii="Times New Roman" w:hAnsi="Times New Roman" w:cs="Times New Roman"/>
          <w:b/>
          <w:sz w:val="24"/>
          <w:szCs w:val="24"/>
        </w:rPr>
        <w:t>performance</w:t>
      </w:r>
      <w:r>
        <w:rPr>
          <w:rFonts w:ascii="Times New Roman" w:hAnsi="Times New Roman" w:cs="Times New Roman"/>
          <w:sz w:val="24"/>
          <w:szCs w:val="24"/>
        </w:rPr>
        <w:t xml:space="preserve"> of </w:t>
      </w:r>
      <w:r w:rsidRPr="006B11E7">
        <w:rPr>
          <w:rFonts w:ascii="Times New Roman" w:hAnsi="Times New Roman" w:cs="Times New Roman"/>
          <w:sz w:val="24"/>
          <w:szCs w:val="24"/>
        </w:rPr>
        <w:t>abstractive</w:t>
      </w:r>
      <w:r>
        <w:rPr>
          <w:rFonts w:ascii="Times New Roman" w:hAnsi="Times New Roman" w:cs="Times New Roman"/>
          <w:sz w:val="24"/>
          <w:szCs w:val="24"/>
        </w:rPr>
        <w:t xml:space="preserve"> text summarization for the domain of movie reviews but yet creating a </w:t>
      </w:r>
      <w:r w:rsidRPr="00AB735F">
        <w:rPr>
          <w:rFonts w:ascii="Times New Roman" w:hAnsi="Times New Roman" w:cs="Times New Roman"/>
          <w:b/>
          <w:sz w:val="24"/>
          <w:szCs w:val="24"/>
        </w:rPr>
        <w:t>generalized</w:t>
      </w:r>
      <w:r>
        <w:rPr>
          <w:rFonts w:ascii="Times New Roman" w:hAnsi="Times New Roman" w:cs="Times New Roman"/>
          <w:sz w:val="24"/>
          <w:szCs w:val="24"/>
        </w:rPr>
        <w:t xml:space="preserve"> </w:t>
      </w:r>
      <w:r w:rsidRPr="00576B65">
        <w:rPr>
          <w:rFonts w:ascii="Times New Roman" w:hAnsi="Times New Roman" w:cs="Times New Roman"/>
          <w:b/>
          <w:sz w:val="24"/>
          <w:szCs w:val="24"/>
        </w:rPr>
        <w:t>optimized</w:t>
      </w:r>
      <w:r>
        <w:rPr>
          <w:rFonts w:ascii="Times New Roman" w:hAnsi="Times New Roman" w:cs="Times New Roman"/>
          <w:sz w:val="24"/>
          <w:szCs w:val="24"/>
        </w:rPr>
        <w:t xml:space="preserve"> </w:t>
      </w:r>
      <w:r w:rsidRPr="00576B65">
        <w:rPr>
          <w:rFonts w:ascii="Times New Roman" w:hAnsi="Times New Roman" w:cs="Times New Roman"/>
          <w:b/>
          <w:sz w:val="24"/>
          <w:szCs w:val="24"/>
        </w:rPr>
        <w:t>solution</w:t>
      </w:r>
      <w:r>
        <w:rPr>
          <w:rFonts w:ascii="Times New Roman" w:hAnsi="Times New Roman" w:cs="Times New Roman"/>
          <w:sz w:val="24"/>
          <w:szCs w:val="24"/>
        </w:rPr>
        <w:t xml:space="preserve"> which can be applied to various other domains aswell, by </w:t>
      </w:r>
      <w:r w:rsidRPr="006B11E7">
        <w:rPr>
          <w:rFonts w:ascii="Times New Roman" w:hAnsi="Times New Roman" w:cs="Times New Roman"/>
          <w:sz w:val="24"/>
          <w:szCs w:val="24"/>
        </w:rPr>
        <w:t>performing hyperparameter optimization on a set of top tiers pretrained transformer architectures, in-order to achieve an optimized architecture.</w:t>
      </w:r>
    </w:p>
    <w:p w14:paraId="021DF1F0" w14:textId="77777777" w:rsidR="009774B4" w:rsidRPr="006B11E7" w:rsidRDefault="009774B4" w:rsidP="00E269F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This document will discuss the research problem, research gap, research challenge, and the research approach that the author aims to address over the next months. Additionally, a review of prior research interests and the essential evidence of the issue is done. Finally, in the work plan, the expected schedule of the project’s deliverables is </w:t>
      </w:r>
      <w:r w:rsidRPr="006B11E7">
        <w:rPr>
          <w:rFonts w:ascii="Times New Roman" w:hAnsi="Times New Roman" w:cs="Times New Roman"/>
          <w:color w:val="000000" w:themeColor="text1"/>
          <w:sz w:val="24"/>
          <w:szCs w:val="24"/>
        </w:rPr>
        <w:t xml:space="preserve">presented. </w:t>
      </w:r>
      <w:bookmarkEnd w:id="4"/>
    </w:p>
    <w:p w14:paraId="7A094730" w14:textId="2094A8D7" w:rsidR="004F0039" w:rsidRPr="006B11E7" w:rsidRDefault="004A3B98" w:rsidP="00E269F6">
      <w:pPr>
        <w:pStyle w:val="Heading1"/>
        <w:spacing w:line="276" w:lineRule="auto"/>
        <w:rPr>
          <w:color w:val="000000" w:themeColor="text1"/>
          <w:sz w:val="24"/>
          <w:szCs w:val="24"/>
        </w:rPr>
      </w:pPr>
      <w:bookmarkStart w:id="5" w:name="_Toc118541959"/>
      <w:r w:rsidRPr="006B11E7">
        <w:t xml:space="preserve">2. </w:t>
      </w:r>
      <w:r w:rsidR="00F33AA0" w:rsidRPr="006B11E7">
        <w:t>PROBLEM DOMAIN</w:t>
      </w:r>
      <w:bookmarkEnd w:id="5"/>
    </w:p>
    <w:p w14:paraId="1BC83600" w14:textId="19C9408B" w:rsidR="00CA28E1" w:rsidRPr="006B11E7" w:rsidRDefault="009E600F" w:rsidP="00C61E5F">
      <w:pPr>
        <w:pStyle w:val="Heading2"/>
        <w:spacing w:line="360" w:lineRule="auto"/>
        <w:rPr>
          <w:rFonts w:ascii="Times New Roman" w:hAnsi="Times New Roman" w:cs="Times New Roman"/>
          <w:b/>
          <w:bCs/>
          <w:color w:val="6F1515"/>
          <w:sz w:val="28"/>
          <w:szCs w:val="28"/>
        </w:rPr>
      </w:pPr>
      <w:bookmarkStart w:id="6" w:name="_Toc118541960"/>
      <w:r w:rsidRPr="006B11E7">
        <w:rPr>
          <w:rFonts w:ascii="Times New Roman" w:hAnsi="Times New Roman" w:cs="Times New Roman"/>
          <w:b/>
          <w:bCs/>
          <w:color w:val="6F1515"/>
          <w:sz w:val="28"/>
          <w:szCs w:val="28"/>
        </w:rPr>
        <w:t xml:space="preserve">2.1 </w:t>
      </w:r>
      <w:r w:rsidR="00F829CB" w:rsidRPr="006B11E7">
        <w:rPr>
          <w:rFonts w:ascii="Times New Roman" w:hAnsi="Times New Roman" w:cs="Times New Roman"/>
          <w:b/>
          <w:color w:val="6F1515"/>
          <w:sz w:val="28"/>
          <w:szCs w:val="28"/>
        </w:rPr>
        <w:t>Movie User Reviews</w:t>
      </w:r>
      <w:bookmarkEnd w:id="6"/>
    </w:p>
    <w:p w14:paraId="14D84215" w14:textId="0088B25E"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sidR="00D05E78">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00D05E78"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76BE430" w14:textId="46C80C46" w:rsidR="00F829CB" w:rsidRPr="006B11E7" w:rsidRDefault="00F829CB" w:rsidP="00F829CB">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sidR="00830CD4">
        <w:rPr>
          <w:rFonts w:ascii="Times New Roman" w:hAnsi="Times New Roman" w:cs="Times New Roman"/>
          <w:sz w:val="24"/>
          <w:szCs w:val="24"/>
        </w:rPr>
        <w:fldChar w:fldCharType="begin"/>
      </w:r>
      <w:r w:rsidR="00830CD4">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sidR="00830CD4">
        <w:rPr>
          <w:rFonts w:ascii="Times New Roman" w:hAnsi="Times New Roman" w:cs="Times New Roman"/>
          <w:sz w:val="24"/>
          <w:szCs w:val="24"/>
        </w:rPr>
        <w:fldChar w:fldCharType="separate"/>
      </w:r>
      <w:r w:rsidR="00830CD4" w:rsidRPr="00830CD4">
        <w:rPr>
          <w:rFonts w:ascii="Times New Roman" w:hAnsi="Times New Roman" w:cs="Times New Roman"/>
          <w:sz w:val="24"/>
        </w:rPr>
        <w:t>(M and Mehla, 2019)</w:t>
      </w:r>
      <w:r w:rsidR="00830CD4">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sidR="00D05E78">
        <w:rPr>
          <w:rFonts w:ascii="Times New Roman" w:hAnsi="Times New Roman" w:cs="Times New Roman"/>
          <w:color w:val="000000" w:themeColor="text1"/>
          <w:sz w:val="24"/>
          <w:szCs w:val="24"/>
        </w:rPr>
        <w:t xml:space="preserve"> </w:t>
      </w:r>
      <w:r w:rsidR="00D05E78">
        <w:rPr>
          <w:rFonts w:ascii="Times New Roman" w:hAnsi="Times New Roman" w:cs="Times New Roman"/>
          <w:color w:val="000000" w:themeColor="text1"/>
          <w:sz w:val="24"/>
          <w:szCs w:val="24"/>
        </w:rPr>
        <w:fldChar w:fldCharType="begin"/>
      </w:r>
      <w:r w:rsidR="00D05E78">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sidR="00D05E78">
        <w:rPr>
          <w:rFonts w:ascii="Times New Roman" w:hAnsi="Times New Roman" w:cs="Times New Roman"/>
          <w:color w:val="000000" w:themeColor="text1"/>
          <w:sz w:val="24"/>
          <w:szCs w:val="24"/>
        </w:rPr>
        <w:fldChar w:fldCharType="separate"/>
      </w:r>
      <w:r w:rsidR="00D05E78" w:rsidRPr="00D05E78">
        <w:rPr>
          <w:rFonts w:ascii="Times New Roman" w:hAnsi="Times New Roman" w:cs="Times New Roman"/>
          <w:sz w:val="24"/>
        </w:rPr>
        <w:t>(Khan, Gul, Uddin, et al., 2020)</w:t>
      </w:r>
      <w:r w:rsidR="00D05E78">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11DE6FF"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3338B25" w14:textId="7BBDB6D4" w:rsidR="00F829CB" w:rsidRDefault="00F829CB" w:rsidP="00F829C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w:t>
      </w:r>
      <w:r w:rsidRPr="006B11E7">
        <w:rPr>
          <w:rFonts w:ascii="Times New Roman" w:hAnsi="Times New Roman" w:cs="Times New Roman"/>
          <w:color w:val="000000" w:themeColor="text1"/>
          <w:sz w:val="24"/>
          <w:szCs w:val="24"/>
        </w:rPr>
        <w:lastRenderedPageBreak/>
        <w:t xml:space="preserve">summarizing the review makes it easier and faster for users to make decisions. This can also help streaming services like Netflix quickly discover the viewing habits or preferences of their users </w:t>
      </w:r>
      <w:r w:rsidR="00D05E78" w:rsidRPr="006B11E7">
        <w:rPr>
          <w:rFonts w:ascii="Times New Roman" w:hAnsi="Times New Roman" w:cs="Times New Roman"/>
          <w:sz w:val="24"/>
          <w:szCs w:val="24"/>
        </w:rPr>
        <w:fldChar w:fldCharType="begin"/>
      </w:r>
      <w:r w:rsidR="00D05E78">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00D05E78" w:rsidRPr="006B11E7">
        <w:rPr>
          <w:rFonts w:ascii="Times New Roman" w:hAnsi="Times New Roman" w:cs="Times New Roman"/>
          <w:sz w:val="24"/>
          <w:szCs w:val="24"/>
        </w:rPr>
        <w:fldChar w:fldCharType="separate"/>
      </w:r>
      <w:r w:rsidR="00D05E78" w:rsidRPr="00D05E78">
        <w:rPr>
          <w:rFonts w:ascii="Times New Roman" w:hAnsi="Times New Roman" w:cs="Times New Roman"/>
          <w:sz w:val="24"/>
          <w:szCs w:val="24"/>
        </w:rPr>
        <w:t>(Dashtipour et al., 2021)</w:t>
      </w:r>
      <w:r w:rsidR="00D05E78" w:rsidRPr="006B11E7">
        <w:rPr>
          <w:rFonts w:ascii="Times New Roman" w:hAnsi="Times New Roman" w:cs="Times New Roman"/>
          <w:sz w:val="24"/>
          <w:szCs w:val="24"/>
        </w:rPr>
        <w:fldChar w:fldCharType="end"/>
      </w:r>
    </w:p>
    <w:p w14:paraId="359DF697" w14:textId="3663D62A" w:rsidR="001D7ADE" w:rsidRPr="006B11E7" w:rsidRDefault="001D7ADE" w:rsidP="00C61E5F">
      <w:pPr>
        <w:pStyle w:val="Heading2"/>
        <w:spacing w:line="360" w:lineRule="auto"/>
        <w:rPr>
          <w:rFonts w:ascii="Times New Roman" w:hAnsi="Times New Roman" w:cs="Times New Roman"/>
          <w:b/>
          <w:bCs/>
          <w:color w:val="6F1515"/>
          <w:sz w:val="28"/>
          <w:szCs w:val="28"/>
        </w:rPr>
      </w:pPr>
      <w:bookmarkStart w:id="7" w:name="_Toc118541961"/>
      <w:r w:rsidRPr="006B11E7">
        <w:rPr>
          <w:rFonts w:ascii="Times New Roman" w:hAnsi="Times New Roman" w:cs="Times New Roman"/>
          <w:b/>
          <w:bCs/>
          <w:color w:val="6F1515"/>
          <w:sz w:val="28"/>
          <w:szCs w:val="28"/>
        </w:rPr>
        <w:t xml:space="preserve">2.2 </w:t>
      </w:r>
      <w:r w:rsidR="00F829CB" w:rsidRPr="006B11E7">
        <w:rPr>
          <w:rFonts w:ascii="Times New Roman" w:hAnsi="Times New Roman" w:cs="Times New Roman"/>
          <w:b/>
          <w:color w:val="6F1515"/>
          <w:sz w:val="28"/>
          <w:szCs w:val="28"/>
        </w:rPr>
        <w:t>Text Summarization</w:t>
      </w:r>
      <w:bookmarkEnd w:id="7"/>
    </w:p>
    <w:p w14:paraId="01687549" w14:textId="77777777" w:rsidR="00F829CB" w:rsidRPr="006B11E7" w:rsidRDefault="00F829CB" w:rsidP="00F829CB">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C582A1F" w14:textId="15AA4955" w:rsidR="00E2595D" w:rsidRPr="006B11E7" w:rsidRDefault="00F829CB" w:rsidP="00E2595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D54C8D2" w14:textId="77777777" w:rsidR="00F829CB" w:rsidRPr="006B11E7" w:rsidRDefault="00F829CB" w:rsidP="008866F5">
      <w:pPr>
        <w:pStyle w:val="Heading2"/>
        <w:spacing w:line="360" w:lineRule="auto"/>
        <w:rPr>
          <w:rFonts w:ascii="Times New Roman" w:hAnsi="Times New Roman" w:cs="Times New Roman"/>
          <w:b/>
          <w:color w:val="6F1515"/>
          <w:sz w:val="28"/>
          <w:szCs w:val="28"/>
        </w:rPr>
      </w:pPr>
      <w:bookmarkStart w:id="8" w:name="_Toc117031192"/>
      <w:bookmarkStart w:id="9" w:name="_Toc118541962"/>
      <w:r w:rsidRPr="006B11E7">
        <w:rPr>
          <w:rFonts w:ascii="Times New Roman" w:hAnsi="Times New Roman" w:cs="Times New Roman"/>
          <w:b/>
          <w:color w:val="6F1515"/>
          <w:sz w:val="28"/>
          <w:szCs w:val="28"/>
        </w:rPr>
        <w:t>2.3. Transformers</w:t>
      </w:r>
      <w:bookmarkEnd w:id="8"/>
      <w:bookmarkEnd w:id="9"/>
    </w:p>
    <w:p w14:paraId="08A8E6F3"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52B0B6C4" w14:textId="77777777" w:rsidR="00F829CB" w:rsidRPr="006B11E7" w:rsidRDefault="00F829CB" w:rsidP="00F829CB">
      <w:pPr>
        <w:spacing w:line="360" w:lineRule="auto"/>
        <w:jc w:val="both"/>
        <w:rPr>
          <w:rFonts w:ascii="Times New Roman" w:hAnsi="Times New Roman" w:cs="Times New Roman"/>
          <w:color w:val="000000" w:themeColor="text1"/>
        </w:rPr>
      </w:pPr>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AE03214" w14:textId="55EDE941" w:rsidR="009774B4" w:rsidRPr="005E2676" w:rsidRDefault="00F829CB" w:rsidP="009774B4">
      <w:pPr>
        <w:pStyle w:val="Heading1"/>
        <w:spacing w:before="0" w:line="360" w:lineRule="auto"/>
        <w:rPr>
          <w:rFonts w:cs="Times New Roman"/>
          <w:szCs w:val="32"/>
        </w:rPr>
      </w:pPr>
      <w:bookmarkStart w:id="10" w:name="_Toc117031193"/>
      <w:bookmarkStart w:id="11" w:name="_Toc118541963"/>
      <w:r w:rsidRPr="005E2676">
        <w:rPr>
          <w:rFonts w:cs="Times New Roman"/>
          <w:szCs w:val="32"/>
        </w:rPr>
        <w:t>3. PROBLEM DEFINITION</w:t>
      </w:r>
      <w:bookmarkEnd w:id="10"/>
      <w:bookmarkEnd w:id="11"/>
    </w:p>
    <w:p w14:paraId="3E4F980E" w14:textId="77777777" w:rsidR="009774B4" w:rsidRPr="006B11E7" w:rsidRDefault="009774B4" w:rsidP="009774B4">
      <w:pPr>
        <w:spacing w:line="360" w:lineRule="auto"/>
        <w:jc w:val="both"/>
        <w:rPr>
          <w:rFonts w:ascii="Times New Roman" w:hAnsi="Times New Roman" w:cs="Times New Roman"/>
          <w:color w:val="000000" w:themeColor="text1"/>
          <w:sz w:val="24"/>
          <w:szCs w:val="24"/>
        </w:rPr>
      </w:pPr>
      <w:bookmarkStart w:id="12" w:name="_Toc117031194"/>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0E891486" w14:textId="0CC45FA8" w:rsidR="009774B4" w:rsidRPr="006B11E7" w:rsidRDefault="009774B4" w:rsidP="009774B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Deep learning models take longer to train but they provide greater accuracy since they can simultaneously automate feature extraction and classification, whereas machine learning </w:t>
      </w:r>
      <w:r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361041">
        <w:rPr>
          <w:rFonts w:ascii="Times New Roman" w:hAnsi="Times New Roman" w:cs="Times New Roman"/>
          <w:sz w:val="24"/>
          <w:szCs w:val="24"/>
        </w:rPr>
        <w:t xml:space="preserve"> </w:t>
      </w:r>
      <w:r w:rsidRPr="006B11E7">
        <w:rPr>
          <w:rFonts w:ascii="Times New Roman" w:hAnsi="Times New Roman" w:cs="Times New Roman"/>
          <w:sz w:val="24"/>
          <w:szCs w:val="24"/>
        </w:rPr>
        <w:fldChar w:fldCharType="begin"/>
      </w:r>
      <w:r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sz w:val="24"/>
          <w:szCs w:val="24"/>
        </w:rPr>
        <w:fldChar w:fldCharType="separate"/>
      </w:r>
      <w:r w:rsidRPr="006B11E7">
        <w:rPr>
          <w:rFonts w:ascii="Times New Roman" w:hAnsi="Times New Roman" w:cs="Times New Roman"/>
          <w:sz w:val="24"/>
        </w:rPr>
        <w:t>(Etemad, Abidi and Chhabra, 2021)</w:t>
      </w:r>
      <w:r w:rsidRPr="006B11E7">
        <w:rPr>
          <w:rFonts w:ascii="Times New Roman" w:hAnsi="Times New Roman" w:cs="Times New Roman"/>
          <w:sz w:val="24"/>
          <w:szCs w:val="24"/>
        </w:rPr>
        <w:fldChar w:fldCharType="end"/>
      </w:r>
      <w:r w:rsidR="00361041">
        <w:rPr>
          <w:rFonts w:ascii="Times New Roman" w:hAnsi="Times New Roman" w:cs="Times New Roman"/>
          <w:sz w:val="24"/>
          <w:szCs w:val="24"/>
        </w:rPr>
        <w:t>.</w:t>
      </w:r>
    </w:p>
    <w:p w14:paraId="5E09FEBF" w14:textId="77777777" w:rsidR="00F829CB" w:rsidRPr="006B11E7" w:rsidRDefault="00F829CB" w:rsidP="008866F5">
      <w:pPr>
        <w:pStyle w:val="Heading2"/>
        <w:spacing w:before="0" w:line="360" w:lineRule="auto"/>
        <w:rPr>
          <w:rFonts w:ascii="Times New Roman" w:hAnsi="Times New Roman" w:cs="Times New Roman"/>
          <w:b/>
          <w:color w:val="6F1515"/>
          <w:sz w:val="28"/>
          <w:szCs w:val="28"/>
        </w:rPr>
      </w:pPr>
      <w:bookmarkStart w:id="13" w:name="_Toc118541964"/>
      <w:r w:rsidRPr="006B11E7">
        <w:rPr>
          <w:rFonts w:ascii="Times New Roman" w:hAnsi="Times New Roman" w:cs="Times New Roman"/>
          <w:b/>
          <w:color w:val="6F1515"/>
          <w:sz w:val="28"/>
          <w:szCs w:val="28"/>
        </w:rPr>
        <w:t>3.1. Problem Statement</w:t>
      </w:r>
      <w:bookmarkEnd w:id="12"/>
      <w:bookmarkEnd w:id="13"/>
    </w:p>
    <w:p w14:paraId="2DB25019" w14:textId="0B9EE399" w:rsidR="00F829CB" w:rsidRPr="006B11E7" w:rsidRDefault="00F829CB" w:rsidP="00E2595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use of advanced deep learning approaches (such as Transformers) to generate abstractive summaries from movie reviews has not been investigated before, which can help in increasing the quality of text summarization.</w:t>
      </w:r>
      <w:r w:rsidR="00AF603D">
        <w:rPr>
          <w:rFonts w:ascii="Times New Roman" w:hAnsi="Times New Roman" w:cs="Times New Roman"/>
          <w:color w:val="000000" w:themeColor="text1"/>
          <w:sz w:val="24"/>
          <w:szCs w:val="24"/>
        </w:rPr>
        <w:t xml:space="preserve"> </w:t>
      </w:r>
      <w:r w:rsidR="00AF603D">
        <w:rPr>
          <w:rFonts w:ascii="Times New Roman" w:hAnsi="Times New Roman" w:cs="Times New Roman"/>
          <w:color w:val="000000" w:themeColor="text1"/>
          <w:sz w:val="24"/>
          <w:szCs w:val="24"/>
        </w:rPr>
        <w:fldChar w:fldCharType="begin"/>
      </w:r>
      <w:r w:rsidR="00AF603D">
        <w:rPr>
          <w:rFonts w:ascii="Times New Roman" w:hAnsi="Times New Roman" w:cs="Times New Roman"/>
          <w:color w:val="000000" w:themeColor="text1"/>
          <w:sz w:val="24"/>
          <w:szCs w:val="24"/>
        </w:rPr>
        <w:instrText xml:space="preserve"> ADDIN ZOTERO_ITEM CSL_CITATION {"citationID":"cmzFQxgC","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AF603D">
        <w:rPr>
          <w:rFonts w:ascii="Times New Roman" w:hAnsi="Times New Roman" w:cs="Times New Roman"/>
          <w:color w:val="000000" w:themeColor="text1"/>
          <w:sz w:val="24"/>
          <w:szCs w:val="24"/>
        </w:rPr>
        <w:fldChar w:fldCharType="separate"/>
      </w:r>
      <w:r w:rsidR="00AF603D" w:rsidRPr="00AF603D">
        <w:rPr>
          <w:rFonts w:ascii="Times New Roman" w:hAnsi="Times New Roman" w:cs="Times New Roman"/>
          <w:sz w:val="24"/>
        </w:rPr>
        <w:t>(Khan, Gul, Zareei, et al., 2020)</w:t>
      </w:r>
      <w:r w:rsidR="00AF603D">
        <w:rPr>
          <w:rFonts w:ascii="Times New Roman" w:hAnsi="Times New Roman" w:cs="Times New Roman"/>
          <w:color w:val="000000" w:themeColor="text1"/>
          <w:sz w:val="24"/>
          <w:szCs w:val="24"/>
        </w:rPr>
        <w:fldChar w:fldCharType="end"/>
      </w:r>
      <w:r w:rsidR="00576B65">
        <w:rPr>
          <w:rFonts w:ascii="Times New Roman" w:hAnsi="Times New Roman" w:cs="Times New Roman"/>
          <w:color w:val="000000" w:themeColor="text1"/>
          <w:sz w:val="24"/>
          <w:szCs w:val="24"/>
        </w:rPr>
        <w:t xml:space="preserve">. However, this approach will be </w:t>
      </w:r>
      <w:r w:rsidR="00576B65" w:rsidRPr="00576B65">
        <w:rPr>
          <w:rFonts w:ascii="Times New Roman" w:hAnsi="Times New Roman" w:cs="Times New Roman"/>
          <w:b/>
          <w:color w:val="000000" w:themeColor="text1"/>
          <w:sz w:val="24"/>
          <w:szCs w:val="24"/>
        </w:rPr>
        <w:t>generalized</w:t>
      </w:r>
      <w:r w:rsidR="00576B65">
        <w:rPr>
          <w:rFonts w:ascii="Times New Roman" w:hAnsi="Times New Roman" w:cs="Times New Roman"/>
          <w:color w:val="000000" w:themeColor="text1"/>
          <w:sz w:val="24"/>
          <w:szCs w:val="24"/>
        </w:rPr>
        <w:t xml:space="preserve"> to any domain.</w:t>
      </w:r>
    </w:p>
    <w:p w14:paraId="2CB79C1C" w14:textId="77777777" w:rsidR="00F829CB" w:rsidRPr="005E2676" w:rsidRDefault="00F829CB" w:rsidP="008866F5">
      <w:pPr>
        <w:pStyle w:val="Heading1"/>
        <w:spacing w:before="0" w:line="360" w:lineRule="auto"/>
        <w:rPr>
          <w:rFonts w:cs="Times New Roman"/>
          <w:szCs w:val="32"/>
        </w:rPr>
      </w:pPr>
      <w:bookmarkStart w:id="14" w:name="_Toc117031195"/>
      <w:bookmarkStart w:id="15" w:name="_Toc118541965"/>
      <w:r w:rsidRPr="005E2676">
        <w:rPr>
          <w:rFonts w:cs="Times New Roman"/>
          <w:szCs w:val="32"/>
        </w:rPr>
        <w:t>4. RESEARCH MOTIVATION</w:t>
      </w:r>
      <w:bookmarkEnd w:id="14"/>
      <w:bookmarkEnd w:id="15"/>
    </w:p>
    <w:p w14:paraId="1AECB906" w14:textId="6176C782"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sidR="00D657F3">
        <w:rPr>
          <w:rFonts w:ascii="Times New Roman" w:hAnsi="Times New Roman" w:cs="Times New Roman"/>
          <w:color w:val="000000" w:themeColor="text1"/>
          <w:sz w:val="24"/>
          <w:szCs w:val="28"/>
        </w:rPr>
        <w:t xml:space="preserve">, this is why a generalized solution was thought of initially </w:t>
      </w:r>
      <w:r w:rsidR="00D657F3">
        <w:rPr>
          <w:rFonts w:ascii="Times New Roman" w:hAnsi="Times New Roman" w:cs="Times New Roman"/>
          <w:color w:val="000000" w:themeColor="text1"/>
          <w:sz w:val="24"/>
          <w:szCs w:val="28"/>
        </w:rPr>
        <w:fldChar w:fldCharType="begin"/>
      </w:r>
      <w:r w:rsidR="00D657F3">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sidR="00D657F3">
        <w:rPr>
          <w:rFonts w:ascii="Times New Roman" w:hAnsi="Times New Roman" w:cs="Times New Roman"/>
          <w:color w:val="000000" w:themeColor="text1"/>
          <w:sz w:val="24"/>
          <w:szCs w:val="28"/>
        </w:rPr>
        <w:fldChar w:fldCharType="separate"/>
      </w:r>
      <w:r w:rsidR="00D657F3" w:rsidRPr="00D657F3">
        <w:rPr>
          <w:rFonts w:ascii="Times New Roman" w:hAnsi="Times New Roman" w:cs="Times New Roman"/>
          <w:sz w:val="24"/>
        </w:rPr>
        <w:t>(Kouris, Alexandridis and Stafylopatis, 2019)</w:t>
      </w:r>
      <w:r w:rsidR="00D657F3">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01453CB2" w14:textId="44C77E20" w:rsidR="00F829CB" w:rsidRPr="008866F5" w:rsidRDefault="00F829CB" w:rsidP="00E2595D">
      <w:pPr>
        <w:spacing w:line="360" w:lineRule="auto"/>
        <w:jc w:val="both"/>
        <w:rPr>
          <w:rFonts w:ascii="Times New Roman" w:hAnsi="Times New Roman" w:cs="Times New Roman"/>
          <w:color w:val="000000" w:themeColor="text1"/>
          <w:sz w:val="24"/>
          <w:szCs w:val="24"/>
          <w:shd w:val="clear" w:color="auto" w:fill="FFFFFF"/>
        </w:rPr>
      </w:pP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58362FBC" w14:textId="77777777" w:rsidR="00F829CB" w:rsidRPr="005E2676" w:rsidRDefault="00F829CB" w:rsidP="00F829CB">
      <w:pPr>
        <w:pStyle w:val="Heading1"/>
        <w:spacing w:before="0" w:line="360" w:lineRule="auto"/>
        <w:rPr>
          <w:rFonts w:cs="Times New Roman"/>
          <w:szCs w:val="32"/>
        </w:rPr>
      </w:pPr>
      <w:bookmarkStart w:id="16" w:name="_Toc117031196"/>
      <w:bookmarkStart w:id="17" w:name="_Toc118541966"/>
      <w:r w:rsidRPr="005E2676">
        <w:rPr>
          <w:rFonts w:cs="Times New Roman"/>
          <w:szCs w:val="32"/>
        </w:rPr>
        <w:t>5. EXISTING WORK</w:t>
      </w:r>
      <w:bookmarkEnd w:id="16"/>
      <w:bookmarkEnd w:id="17"/>
    </w:p>
    <w:p w14:paraId="31D22C8B" w14:textId="4AC18177" w:rsidR="00F829CB" w:rsidRPr="005E2676" w:rsidRDefault="005E2676" w:rsidP="00F829CB">
      <w:pPr>
        <w:pStyle w:val="Caption"/>
        <w:keepNext/>
        <w:rPr>
          <w:rFonts w:cs="Times New Roman"/>
          <w:color w:val="auto"/>
          <w:szCs w:val="24"/>
        </w:rPr>
      </w:pPr>
      <w:bookmarkStart w:id="18" w:name="_Toc117031179"/>
      <w:bookmarkStart w:id="19" w:name="_Toc117584436"/>
      <w:r w:rsidRPr="005E2676">
        <w:rPr>
          <w:rFonts w:cs="Times New Roman"/>
          <w:color w:val="auto"/>
          <w:szCs w:val="24"/>
        </w:rPr>
        <w:t>T</w:t>
      </w:r>
      <w:r w:rsidR="009774B4" w:rsidRPr="005E2676">
        <w:rPr>
          <w:rFonts w:cs="Times New Roman"/>
          <w:color w:val="auto"/>
          <w:szCs w:val="24"/>
        </w:rPr>
        <w:t>able 5.</w:t>
      </w:r>
      <w:r w:rsidR="00F829CB" w:rsidRPr="005E2676">
        <w:rPr>
          <w:rFonts w:cs="Times New Roman"/>
          <w:color w:val="auto"/>
          <w:szCs w:val="24"/>
        </w:rPr>
        <w:fldChar w:fldCharType="begin"/>
      </w:r>
      <w:r w:rsidR="00F829CB" w:rsidRPr="005E2676">
        <w:rPr>
          <w:rFonts w:cs="Times New Roman"/>
          <w:color w:val="auto"/>
          <w:szCs w:val="24"/>
        </w:rPr>
        <w:instrText xml:space="preserve"> SEQ Table \* ARABIC </w:instrText>
      </w:r>
      <w:r w:rsidR="00F829CB" w:rsidRPr="005E2676">
        <w:rPr>
          <w:rFonts w:cs="Times New Roman"/>
          <w:color w:val="auto"/>
          <w:szCs w:val="24"/>
        </w:rPr>
        <w:fldChar w:fldCharType="separate"/>
      </w:r>
      <w:r w:rsidR="008965E2">
        <w:rPr>
          <w:rFonts w:cs="Times New Roman"/>
          <w:noProof/>
          <w:color w:val="auto"/>
          <w:szCs w:val="24"/>
        </w:rPr>
        <w:t>1</w:t>
      </w:r>
      <w:r w:rsidR="00F829CB" w:rsidRPr="005E2676">
        <w:rPr>
          <w:rFonts w:cs="Times New Roman"/>
          <w:color w:val="auto"/>
          <w:szCs w:val="24"/>
        </w:rPr>
        <w:fldChar w:fldCharType="end"/>
      </w:r>
      <w:r w:rsidR="009774B4" w:rsidRPr="005E2676">
        <w:rPr>
          <w:rFonts w:cs="Times New Roman"/>
          <w:color w:val="auto"/>
          <w:szCs w:val="24"/>
        </w:rPr>
        <w:t xml:space="preserve"> - </w:t>
      </w:r>
      <w:r w:rsidR="00BB6A10">
        <w:rPr>
          <w:rFonts w:cs="Times New Roman"/>
          <w:color w:val="auto"/>
          <w:szCs w:val="24"/>
        </w:rPr>
        <w:t>R</w:t>
      </w:r>
      <w:r w:rsidR="009774B4" w:rsidRPr="005E2676">
        <w:rPr>
          <w:rFonts w:cs="Times New Roman"/>
          <w:color w:val="auto"/>
          <w:szCs w:val="24"/>
        </w:rPr>
        <w:t>elated work in abstractive text summarization</w:t>
      </w:r>
      <w:bookmarkEnd w:id="18"/>
      <w:bookmarkEnd w:id="19"/>
    </w:p>
    <w:tbl>
      <w:tblPr>
        <w:tblStyle w:val="TableGrid"/>
        <w:tblW w:w="9445" w:type="dxa"/>
        <w:tblLayout w:type="fixed"/>
        <w:tblLook w:val="04A0" w:firstRow="1" w:lastRow="0" w:firstColumn="1" w:lastColumn="0" w:noHBand="0" w:noVBand="1"/>
      </w:tblPr>
      <w:tblGrid>
        <w:gridCol w:w="895"/>
        <w:gridCol w:w="1710"/>
        <w:gridCol w:w="2160"/>
        <w:gridCol w:w="2340"/>
        <w:gridCol w:w="2340"/>
      </w:tblGrid>
      <w:tr w:rsidR="00F829CB" w:rsidRPr="006B11E7" w14:paraId="72B0E373" w14:textId="77777777" w:rsidTr="00576B65">
        <w:trPr>
          <w:trHeight w:val="476"/>
        </w:trPr>
        <w:tc>
          <w:tcPr>
            <w:tcW w:w="895" w:type="dxa"/>
            <w:shd w:val="clear" w:color="auto" w:fill="F2F2F2" w:themeFill="background1" w:themeFillShade="F2"/>
          </w:tcPr>
          <w:p w14:paraId="6703AF5A"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itation</w:t>
            </w:r>
          </w:p>
        </w:tc>
        <w:tc>
          <w:tcPr>
            <w:tcW w:w="1710" w:type="dxa"/>
            <w:shd w:val="clear" w:color="auto" w:fill="F2F2F2" w:themeFill="background1" w:themeFillShade="F2"/>
          </w:tcPr>
          <w:p w14:paraId="136B0E41" w14:textId="77777777" w:rsidR="00F829CB" w:rsidRPr="006B11E7" w:rsidRDefault="00F829CB" w:rsidP="00F829CB">
            <w:pPr>
              <w:pStyle w:val="NormalWeb"/>
              <w:spacing w:before="0" w:beforeAutospacing="0" w:after="0" w:afterAutospacing="0"/>
              <w:rPr>
                <w:b/>
                <w:color w:val="000000" w:themeColor="text1"/>
              </w:rPr>
            </w:pPr>
            <w:r w:rsidRPr="006B11E7">
              <w:rPr>
                <w:b/>
                <w:color w:val="000000" w:themeColor="text1"/>
              </w:rPr>
              <w:t>Summary</w:t>
            </w:r>
          </w:p>
          <w:p w14:paraId="0D0E7F13"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p>
        </w:tc>
        <w:tc>
          <w:tcPr>
            <w:tcW w:w="2160" w:type="dxa"/>
            <w:shd w:val="clear" w:color="auto" w:fill="F2F2F2" w:themeFill="background1" w:themeFillShade="F2"/>
          </w:tcPr>
          <w:p w14:paraId="002DBCDF"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Limitations</w:t>
            </w:r>
          </w:p>
        </w:tc>
        <w:tc>
          <w:tcPr>
            <w:tcW w:w="2340" w:type="dxa"/>
            <w:shd w:val="clear" w:color="auto" w:fill="F2F2F2" w:themeFill="background1" w:themeFillShade="F2"/>
          </w:tcPr>
          <w:p w14:paraId="75B356A1"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Contribution </w:t>
            </w:r>
          </w:p>
        </w:tc>
        <w:tc>
          <w:tcPr>
            <w:tcW w:w="2340" w:type="dxa"/>
            <w:shd w:val="clear" w:color="auto" w:fill="F2F2F2" w:themeFill="background1" w:themeFillShade="F2"/>
          </w:tcPr>
          <w:p w14:paraId="7C0F515A"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ritical Review</w:t>
            </w:r>
          </w:p>
        </w:tc>
      </w:tr>
      <w:tr w:rsidR="00F829CB" w:rsidRPr="006B11E7" w14:paraId="5FB14CB2" w14:textId="77777777" w:rsidTr="00576B65">
        <w:trPr>
          <w:trHeight w:val="399"/>
        </w:trPr>
        <w:tc>
          <w:tcPr>
            <w:tcW w:w="895" w:type="dxa"/>
          </w:tcPr>
          <w:p w14:paraId="0712B96D" w14:textId="37440FD1"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fldChar w:fldCharType="begin"/>
            </w:r>
            <w:r w:rsidR="00D05E78">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00D05E78" w:rsidRPr="00D05E78">
              <w:rPr>
                <w:rFonts w:ascii="Times New Roman" w:hAnsi="Times New Roman" w:cs="Times New Roman"/>
                <w:sz w:val="24"/>
              </w:rPr>
              <w:t xml:space="preserve">(Khan, Gul, Zareei, </w:t>
            </w:r>
            <w:r w:rsidR="00D05E78" w:rsidRPr="00D05E78">
              <w:rPr>
                <w:rFonts w:ascii="Times New Roman" w:hAnsi="Times New Roman" w:cs="Times New Roman"/>
                <w:sz w:val="24"/>
              </w:rPr>
              <w:lastRenderedPageBreak/>
              <w:t>et al., 2020)</w:t>
            </w:r>
            <w:r w:rsidRPr="006B11E7">
              <w:rPr>
                <w:rFonts w:ascii="Times New Roman" w:hAnsi="Times New Roman" w:cs="Times New Roman"/>
                <w:color w:val="000000" w:themeColor="text1"/>
                <w:sz w:val="24"/>
                <w:szCs w:val="24"/>
              </w:rPr>
              <w:fldChar w:fldCharType="end"/>
            </w:r>
          </w:p>
        </w:tc>
        <w:tc>
          <w:tcPr>
            <w:tcW w:w="1710" w:type="dxa"/>
          </w:tcPr>
          <w:p w14:paraId="74604DCE"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An automatic approach to summarize </w:t>
            </w:r>
            <w:r w:rsidRPr="006B11E7">
              <w:rPr>
                <w:rFonts w:ascii="Times New Roman" w:hAnsi="Times New Roman" w:cs="Times New Roman"/>
                <w:color w:val="000000" w:themeColor="text1"/>
                <w:sz w:val="24"/>
                <w:szCs w:val="24"/>
              </w:rPr>
              <w:lastRenderedPageBreak/>
              <w:t>lengthy movie reviews and allow users to quickly recognize the positive and negative aspects of a movie.</w:t>
            </w:r>
          </w:p>
        </w:tc>
        <w:tc>
          <w:tcPr>
            <w:tcW w:w="2160" w:type="dxa"/>
          </w:tcPr>
          <w:p w14:paraId="2D95D56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To use advanced deep learning approaches.</w:t>
            </w:r>
          </w:p>
        </w:tc>
        <w:tc>
          <w:tcPr>
            <w:tcW w:w="2340" w:type="dxa"/>
          </w:tcPr>
          <w:p w14:paraId="68292DD4"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 xml:space="preserve">Worked on feature extraction and converting reviews </w:t>
            </w:r>
            <w:r w:rsidRPr="006B11E7">
              <w:rPr>
                <w:rFonts w:ascii="Times New Roman" w:hAnsi="Times New Roman" w:cs="Times New Roman"/>
                <w:color w:val="000000" w:themeColor="text1"/>
                <w:sz w:val="24"/>
                <w:szCs w:val="24"/>
              </w:rPr>
              <w:lastRenderedPageBreak/>
              <w:t xml:space="preserve">into vector space, followed by the </w:t>
            </w:r>
            <w:bookmarkStart w:id="20" w:name="_Hlk115855757"/>
            <w:r w:rsidRPr="006B11E7">
              <w:rPr>
                <w:rFonts w:ascii="Times New Roman" w:hAnsi="Times New Roman" w:cs="Times New Roman"/>
                <w:color w:val="000000" w:themeColor="text1"/>
                <w:sz w:val="24"/>
                <w:szCs w:val="24"/>
              </w:rPr>
              <w:t xml:space="preserve">Naïve Bayes </w:t>
            </w:r>
            <w:bookmarkEnd w:id="20"/>
            <w:r w:rsidRPr="006B11E7">
              <w:rPr>
                <w:rFonts w:ascii="Times New Roman" w:hAnsi="Times New Roman" w:cs="Times New Roman"/>
                <w:color w:val="000000" w:themeColor="text1"/>
                <w:sz w:val="24"/>
                <w:szCs w:val="24"/>
              </w:rPr>
              <w:t xml:space="preserve">machine learning algorithm used for review classification, using an undirected weighted graph based ranking algorithm to rank score for reach review sentence in graph. Finally, the top ranked sentences are chosen based on highest rank scores to produce </w:t>
            </w:r>
            <w:r w:rsidRPr="00576B65">
              <w:rPr>
                <w:rFonts w:ascii="Times New Roman" w:hAnsi="Times New Roman" w:cs="Times New Roman"/>
                <w:b/>
                <w:i/>
                <w:color w:val="000000" w:themeColor="text1"/>
                <w:sz w:val="24"/>
                <w:szCs w:val="24"/>
              </w:rPr>
              <w:t>extractive summary</w:t>
            </w:r>
            <w:r w:rsidRPr="006B11E7">
              <w:rPr>
                <w:rFonts w:ascii="Times New Roman" w:hAnsi="Times New Roman" w:cs="Times New Roman"/>
                <w:b/>
                <w:color w:val="000000" w:themeColor="text1"/>
                <w:sz w:val="24"/>
                <w:szCs w:val="24"/>
              </w:rPr>
              <w:t>.</w:t>
            </w:r>
          </w:p>
        </w:tc>
        <w:tc>
          <w:tcPr>
            <w:tcW w:w="2340" w:type="dxa"/>
          </w:tcPr>
          <w:p w14:paraId="0ED0148E"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Only used general machine learning algorithms to handle </w:t>
            </w:r>
            <w:r w:rsidRPr="006B11E7">
              <w:rPr>
                <w:rFonts w:ascii="Times New Roman" w:hAnsi="Times New Roman" w:cs="Times New Roman"/>
                <w:color w:val="000000" w:themeColor="text1"/>
                <w:sz w:val="24"/>
                <w:szCs w:val="24"/>
              </w:rPr>
              <w:lastRenderedPageBreak/>
              <w:t>movie review summarization not deep learning approaches.</w:t>
            </w:r>
          </w:p>
        </w:tc>
      </w:tr>
      <w:tr w:rsidR="00F829CB" w:rsidRPr="006B11E7" w14:paraId="0B6FCCEC" w14:textId="77777777" w:rsidTr="00576B65">
        <w:trPr>
          <w:trHeight w:val="800"/>
        </w:trPr>
        <w:tc>
          <w:tcPr>
            <w:tcW w:w="895" w:type="dxa"/>
          </w:tcPr>
          <w:p w14:paraId="2FD842F3"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1710" w:type="dxa"/>
          </w:tcPr>
          <w:p w14:paraId="168D288A"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Using customer reviews on products when making purchasing decisions to give a proper summarization of the reviews to the customer, so that he doesn’t need to go </w:t>
            </w:r>
            <w:r w:rsidRPr="006B11E7">
              <w:rPr>
                <w:rFonts w:ascii="Times New Roman" w:hAnsi="Times New Roman" w:cs="Times New Roman"/>
                <w:color w:val="000000" w:themeColor="text1"/>
                <w:sz w:val="24"/>
                <w:szCs w:val="24"/>
              </w:rPr>
              <w:lastRenderedPageBreak/>
              <w:t>through all the reviews to figure out if the product is what he is looking for and save time.</w:t>
            </w:r>
          </w:p>
        </w:tc>
        <w:tc>
          <w:tcPr>
            <w:tcW w:w="2160" w:type="dxa"/>
          </w:tcPr>
          <w:p w14:paraId="4058FBD1"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Focused on improving the accuracy by using the latest models in the field of text summarization. By using transformers architecture, we could improve this.</w:t>
            </w:r>
          </w:p>
        </w:tc>
        <w:tc>
          <w:tcPr>
            <w:tcW w:w="2340" w:type="dxa"/>
          </w:tcPr>
          <w:p w14:paraId="30C157E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Using seq2seq model for summarization along with attention mechanism for increased accuracy, also using word embedding model Concept net Number batch which is better than Glove. Finally, using a 1D convolutional layer followed by max pooling layer, LSTM </w:t>
            </w:r>
            <w:r w:rsidRPr="006B11E7">
              <w:rPr>
                <w:rFonts w:ascii="Times New Roman" w:hAnsi="Times New Roman" w:cs="Times New Roman"/>
                <w:color w:val="000000" w:themeColor="text1"/>
                <w:sz w:val="24"/>
                <w:szCs w:val="24"/>
              </w:rPr>
              <w:lastRenderedPageBreak/>
              <w:t>layer and then at the end a fully connected layer.</w:t>
            </w:r>
          </w:p>
        </w:tc>
        <w:tc>
          <w:tcPr>
            <w:tcW w:w="2340" w:type="dxa"/>
          </w:tcPr>
          <w:p w14:paraId="0456A7C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Used general deep learning approaches such as RNN etc.… to solve the problem</w:t>
            </w:r>
          </w:p>
        </w:tc>
      </w:tr>
      <w:tr w:rsidR="00F829CB" w:rsidRPr="006B11E7" w14:paraId="13DA5AFF" w14:textId="77777777" w:rsidTr="00576B65">
        <w:trPr>
          <w:trHeight w:val="399"/>
        </w:trPr>
        <w:tc>
          <w:tcPr>
            <w:tcW w:w="895" w:type="dxa"/>
          </w:tcPr>
          <w:p w14:paraId="5B1539B9"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ukherjee et al., 2020)</w:t>
            </w:r>
            <w:r w:rsidRPr="006B11E7">
              <w:rPr>
                <w:rFonts w:ascii="Times New Roman" w:hAnsi="Times New Roman" w:cs="Times New Roman"/>
                <w:color w:val="000000" w:themeColor="text1"/>
                <w:sz w:val="24"/>
                <w:szCs w:val="24"/>
              </w:rPr>
              <w:fldChar w:fldCharType="end"/>
            </w:r>
          </w:p>
        </w:tc>
        <w:tc>
          <w:tcPr>
            <w:tcW w:w="1710" w:type="dxa"/>
          </w:tcPr>
          <w:p w14:paraId="58544CB1"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2160" w:type="dxa"/>
          </w:tcPr>
          <w:p w14:paraId="350EFE04" w14:textId="77777777" w:rsidR="00F829CB" w:rsidRPr="006B11E7" w:rsidRDefault="00F829CB" w:rsidP="00F829CB">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otive for the need to create tourist review dataset for our experiments.</w:t>
            </w:r>
          </w:p>
          <w:p w14:paraId="1B339F85"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c>
          <w:tcPr>
            <w:tcW w:w="2340" w:type="dxa"/>
          </w:tcPr>
          <w:p w14:paraId="267B7068"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68941D5F"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p>
        </w:tc>
        <w:tc>
          <w:tcPr>
            <w:tcW w:w="2340" w:type="dxa"/>
          </w:tcPr>
          <w:p w14:paraId="1537AC51"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ing extractive summaries may not be very meaningful since the dataset is also limited down, hence using abstractive approach would give better results</w:t>
            </w:r>
          </w:p>
        </w:tc>
      </w:tr>
      <w:tr w:rsidR="00F829CB" w:rsidRPr="006B11E7" w14:paraId="1244E1A3" w14:textId="77777777" w:rsidTr="00576B65">
        <w:trPr>
          <w:trHeight w:val="399"/>
        </w:trPr>
        <w:tc>
          <w:tcPr>
            <w:tcW w:w="895" w:type="dxa"/>
          </w:tcPr>
          <w:p w14:paraId="3AE1ABA0"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1710" w:type="dxa"/>
          </w:tcPr>
          <w:p w14:paraId="7E81DB6F"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comprehensive comparison of a few transformer architecture based pre-trained models </w:t>
            </w:r>
            <w:r w:rsidRPr="006B11E7">
              <w:rPr>
                <w:rFonts w:ascii="Times New Roman" w:hAnsi="Times New Roman" w:cs="Times New Roman"/>
                <w:color w:val="000000" w:themeColor="text1"/>
                <w:sz w:val="24"/>
                <w:szCs w:val="24"/>
              </w:rPr>
              <w:lastRenderedPageBreak/>
              <w:t>for text summarization.</w:t>
            </w:r>
          </w:p>
        </w:tc>
        <w:tc>
          <w:tcPr>
            <w:tcW w:w="2160" w:type="dxa"/>
          </w:tcPr>
          <w:p w14:paraId="56CC2802"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Future work should focus on building more robust models which can further extend the algorithm to create summaries of variable length and </w:t>
            </w:r>
            <w:r w:rsidRPr="006B11E7">
              <w:rPr>
                <w:rFonts w:ascii="Times New Roman" w:hAnsi="Times New Roman" w:cs="Times New Roman"/>
                <w:color w:val="000000" w:themeColor="text1"/>
                <w:sz w:val="24"/>
                <w:szCs w:val="24"/>
              </w:rPr>
              <w:lastRenderedPageBreak/>
              <w:t>apply for multi-document summarization.</w:t>
            </w:r>
          </w:p>
        </w:tc>
        <w:tc>
          <w:tcPr>
            <w:tcW w:w="2340" w:type="dxa"/>
          </w:tcPr>
          <w:p w14:paraId="7127CA23"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Using the pretrained models such as Pipeline BART, BART modified, T5 and PEGASUS to work with the text summarization. Evaluation metrics we </w:t>
            </w:r>
            <w:r w:rsidRPr="006B11E7">
              <w:rPr>
                <w:rFonts w:ascii="Times New Roman" w:hAnsi="Times New Roman" w:cs="Times New Roman"/>
                <w:color w:val="000000" w:themeColor="text1"/>
                <w:sz w:val="24"/>
                <w:szCs w:val="24"/>
              </w:rPr>
              <w:lastRenderedPageBreak/>
              <w:t>done using the ROUGE Scores.</w:t>
            </w:r>
          </w:p>
        </w:tc>
        <w:tc>
          <w:tcPr>
            <w:tcW w:w="2340" w:type="dxa"/>
          </w:tcPr>
          <w:p w14:paraId="1E8292C2"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The author has used the top tier transformer architecture during experimentation, however the hyperparameters used were default which </w:t>
            </w:r>
            <w:r w:rsidRPr="006B11E7">
              <w:rPr>
                <w:rFonts w:ascii="Times New Roman" w:hAnsi="Times New Roman" w:cs="Times New Roman"/>
                <w:color w:val="000000" w:themeColor="text1"/>
                <w:sz w:val="24"/>
                <w:szCs w:val="24"/>
              </w:rPr>
              <w:lastRenderedPageBreak/>
              <w:t>could be improved by tuning to get a better result.</w:t>
            </w:r>
          </w:p>
        </w:tc>
      </w:tr>
      <w:tr w:rsidR="00F829CB" w:rsidRPr="006B11E7" w14:paraId="51B30BBA" w14:textId="77777777" w:rsidTr="00576B65">
        <w:trPr>
          <w:trHeight w:val="3527"/>
        </w:trPr>
        <w:tc>
          <w:tcPr>
            <w:tcW w:w="895" w:type="dxa"/>
          </w:tcPr>
          <w:p w14:paraId="7790F6CA"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1710" w:type="dxa"/>
          </w:tcPr>
          <w:p w14:paraId="0F5895A7"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2160" w:type="dxa"/>
          </w:tcPr>
          <w:p w14:paraId="5471DB4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al time training required if this is used in production, in order to train with the latest articles with time.</w:t>
            </w:r>
          </w:p>
        </w:tc>
        <w:tc>
          <w:tcPr>
            <w:tcW w:w="2340" w:type="dxa"/>
          </w:tcPr>
          <w:p w14:paraId="2EF6ABD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2340" w:type="dxa"/>
          </w:tcPr>
          <w:p w14:paraId="482BC1B5" w14:textId="5C17D4A4"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has made use of deep learning approaches to handle the problem, however with respect to the domain </w:t>
            </w:r>
            <w:r w:rsidR="00576B65" w:rsidRPr="006B11E7">
              <w:rPr>
                <w:rFonts w:ascii="Times New Roman" w:hAnsi="Times New Roman" w:cs="Times New Roman"/>
                <w:color w:val="000000" w:themeColor="text1"/>
                <w:sz w:val="24"/>
                <w:szCs w:val="24"/>
              </w:rPr>
              <w:t>it’s</w:t>
            </w:r>
            <w:r w:rsidRPr="006B11E7">
              <w:rPr>
                <w:rFonts w:ascii="Times New Roman" w:hAnsi="Times New Roman" w:cs="Times New Roman"/>
                <w:color w:val="000000" w:themeColor="text1"/>
                <w:sz w:val="24"/>
                <w:szCs w:val="24"/>
              </w:rPr>
              <w:t xml:space="preserve"> not practical to use in production since real time trained is not yet implemented</w:t>
            </w:r>
          </w:p>
        </w:tc>
      </w:tr>
      <w:tr w:rsidR="00F829CB" w:rsidRPr="006B11E7" w14:paraId="4EE2E6C4" w14:textId="77777777" w:rsidTr="00576B65">
        <w:trPr>
          <w:trHeight w:val="399"/>
        </w:trPr>
        <w:tc>
          <w:tcPr>
            <w:tcW w:w="895" w:type="dxa"/>
          </w:tcPr>
          <w:p w14:paraId="5CD5C9A4"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1710" w:type="dxa"/>
          </w:tcPr>
          <w:p w14:paraId="10A58813"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2160" w:type="dxa"/>
          </w:tcPr>
          <w:p w14:paraId="3961FF2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NA</w:t>
            </w:r>
          </w:p>
        </w:tc>
        <w:tc>
          <w:tcPr>
            <w:tcW w:w="2340" w:type="dxa"/>
          </w:tcPr>
          <w:p w14:paraId="7F86EC49"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xperimenting with RNN based models’ architectures, working with pre-trained transformer-based model architectures. Finally, using evaluation metrics such as BLEU and ROUGE to evaluate the models.</w:t>
            </w:r>
          </w:p>
        </w:tc>
        <w:tc>
          <w:tcPr>
            <w:tcW w:w="2340" w:type="dxa"/>
          </w:tcPr>
          <w:p w14:paraId="76239A49"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author has experimented with the advanced deep learning approaches but failed to tune the hyperparameters for better result.</w:t>
            </w:r>
          </w:p>
        </w:tc>
      </w:tr>
    </w:tbl>
    <w:p w14:paraId="4F3F5B18" w14:textId="0BB93A0A" w:rsidR="00F829CB" w:rsidRPr="005E2676" w:rsidRDefault="00F829CB" w:rsidP="008866F5">
      <w:pPr>
        <w:pStyle w:val="Heading1"/>
        <w:spacing w:line="360" w:lineRule="auto"/>
        <w:rPr>
          <w:rFonts w:cs="Times New Roman"/>
          <w:szCs w:val="32"/>
        </w:rPr>
      </w:pPr>
      <w:bookmarkStart w:id="21" w:name="_Toc117031197"/>
      <w:bookmarkStart w:id="22" w:name="_Toc118541967"/>
      <w:r w:rsidRPr="005E2676">
        <w:rPr>
          <w:rFonts w:cs="Times New Roman"/>
          <w:szCs w:val="32"/>
        </w:rPr>
        <w:t>6. RESEARCH GAP</w:t>
      </w:r>
      <w:bookmarkEnd w:id="21"/>
      <w:bookmarkEnd w:id="22"/>
    </w:p>
    <w:p w14:paraId="4C96860E" w14:textId="5EACA589"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sidR="00D05E78">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00D05E78"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sidR="00B80A47">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learning approaches to improve the performance of text summarization for this </w:t>
      </w:r>
      <w:r w:rsidR="00B80A47">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5142475C" w14:textId="59FCA213" w:rsidR="00F829CB" w:rsidRPr="008866F5" w:rsidRDefault="00F829CB" w:rsidP="00E2595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lastRenderedPageBreak/>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sidR="00B80A47">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76B86B7C" w14:textId="77777777" w:rsidR="00F829CB" w:rsidRPr="005E2676" w:rsidRDefault="00F829CB" w:rsidP="009774B4">
      <w:pPr>
        <w:pStyle w:val="Heading1"/>
        <w:spacing w:before="0" w:line="360" w:lineRule="auto"/>
        <w:rPr>
          <w:rFonts w:cs="Times New Roman"/>
          <w:szCs w:val="32"/>
        </w:rPr>
      </w:pPr>
      <w:bookmarkStart w:id="23" w:name="_Toc117031198"/>
      <w:bookmarkStart w:id="24" w:name="_Toc118541968"/>
      <w:r w:rsidRPr="005E2676">
        <w:rPr>
          <w:rFonts w:cs="Times New Roman"/>
          <w:szCs w:val="32"/>
        </w:rPr>
        <w:t>7. RESEARCH CONTRIBUTION</w:t>
      </w:r>
      <w:bookmarkEnd w:id="23"/>
      <w:bookmarkEnd w:id="24"/>
    </w:p>
    <w:p w14:paraId="1C0076CD" w14:textId="6B4623B9" w:rsidR="00F829CB" w:rsidRDefault="00F829CB" w:rsidP="00F829CB">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7CD55F66" w14:textId="141E432C" w:rsidR="008245E4" w:rsidRDefault="008245E4" w:rsidP="00F829CB">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6803B99C" w14:textId="2414C4A4" w:rsidR="008245E4" w:rsidRPr="00576B65" w:rsidRDefault="008245E4" w:rsidP="008245E4">
      <w:pPr>
        <w:pStyle w:val="ListParagraph"/>
        <w:numPr>
          <w:ilvl w:val="0"/>
          <w:numId w:val="15"/>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sidRPr="00576B65">
        <w:rPr>
          <w:rFonts w:ascii="Times New Roman" w:hAnsi="Times New Roman" w:cs="Times New Roman"/>
          <w:i/>
          <w:color w:val="000000" w:themeColor="text1"/>
          <w:sz w:val="24"/>
          <w:szCs w:val="28"/>
        </w:rPr>
        <w:t>Hyperparameter optimization + Transformers + Deep Learning</w:t>
      </w:r>
    </w:p>
    <w:p w14:paraId="0CE79DCE" w14:textId="74DFFD9D" w:rsidR="008245E4" w:rsidRPr="006B11E7" w:rsidRDefault="008245E4" w:rsidP="008245E4">
      <w:pPr>
        <w:pStyle w:val="ListParagraph"/>
        <w:numPr>
          <w:ilvl w:val="0"/>
          <w:numId w:val="15"/>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ated to adapt to any domain area</w:t>
      </w:r>
      <w:r>
        <w:rPr>
          <w:rFonts w:ascii="Times New Roman" w:hAnsi="Times New Roman" w:cs="Times New Roman"/>
          <w:color w:val="000000" w:themeColor="text1"/>
          <w:sz w:val="24"/>
          <w:szCs w:val="28"/>
        </w:rPr>
        <w:t>.</w:t>
      </w:r>
    </w:p>
    <w:p w14:paraId="58DA4899" w14:textId="123A1F8B" w:rsidR="00F829CB" w:rsidRPr="006B11E7" w:rsidRDefault="00F829CB" w:rsidP="009774B4">
      <w:pPr>
        <w:pStyle w:val="Heading2"/>
        <w:spacing w:line="360" w:lineRule="auto"/>
        <w:rPr>
          <w:rFonts w:ascii="Times New Roman" w:hAnsi="Times New Roman" w:cs="Times New Roman"/>
          <w:b/>
          <w:color w:val="6F1515"/>
          <w:sz w:val="28"/>
          <w:szCs w:val="28"/>
        </w:rPr>
      </w:pPr>
      <w:bookmarkStart w:id="25" w:name="_Toc117031199"/>
      <w:bookmarkStart w:id="26" w:name="_Toc118541969"/>
      <w:r w:rsidRPr="006B11E7">
        <w:rPr>
          <w:rFonts w:ascii="Times New Roman" w:hAnsi="Times New Roman" w:cs="Times New Roman"/>
          <w:b/>
          <w:color w:val="6F1515"/>
          <w:sz w:val="28"/>
          <w:szCs w:val="28"/>
        </w:rPr>
        <w:t xml:space="preserve">7.1. </w:t>
      </w:r>
      <w:bookmarkEnd w:id="25"/>
      <w:r w:rsidR="008245E4">
        <w:rPr>
          <w:rFonts w:ascii="Times New Roman" w:hAnsi="Times New Roman" w:cs="Times New Roman"/>
          <w:b/>
          <w:color w:val="6F1515"/>
          <w:sz w:val="28"/>
          <w:szCs w:val="28"/>
        </w:rPr>
        <w:t>Research Domain Contribution</w:t>
      </w:r>
      <w:bookmarkEnd w:id="26"/>
    </w:p>
    <w:p w14:paraId="4F1584DD" w14:textId="65A83421" w:rsidR="006252CA" w:rsidRPr="00576B65" w:rsidRDefault="00F829CB" w:rsidP="00576B65">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There are various deep learning techniques that can be used to handle abstractive text summarization, however with respect to previous researches done,</w:t>
      </w:r>
      <w:r w:rsidR="00AA4EE8" w:rsidRPr="00576B65">
        <w:rPr>
          <w:rFonts w:ascii="Times New Roman" w:hAnsi="Times New Roman" w:cs="Times New Roman"/>
          <w:color w:val="000000" w:themeColor="text1"/>
          <w:sz w:val="24"/>
          <w:szCs w:val="24"/>
        </w:rPr>
        <w:t xml:space="preserve"> </w:t>
      </w:r>
      <w:r w:rsidR="00AA4EE8" w:rsidRPr="00576B65">
        <w:rPr>
          <w:rFonts w:ascii="Times New Roman" w:hAnsi="Times New Roman" w:cs="Times New Roman"/>
          <w:color w:val="000000" w:themeColor="text1"/>
          <w:sz w:val="24"/>
          <w:szCs w:val="24"/>
        </w:rPr>
        <w:fldChar w:fldCharType="begin"/>
      </w:r>
      <w:r w:rsidR="00222ECF"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00AA4EE8" w:rsidRPr="00576B65">
        <w:rPr>
          <w:rFonts w:ascii="Times New Roman" w:hAnsi="Times New Roman" w:cs="Times New Roman"/>
          <w:color w:val="000000" w:themeColor="text1"/>
          <w:sz w:val="24"/>
          <w:szCs w:val="24"/>
        </w:rPr>
        <w:fldChar w:fldCharType="separate"/>
      </w:r>
      <w:r w:rsidR="00222ECF" w:rsidRPr="00576B65">
        <w:rPr>
          <w:rFonts w:ascii="Times New Roman" w:hAnsi="Times New Roman" w:cs="Times New Roman"/>
          <w:sz w:val="24"/>
          <w:szCs w:val="24"/>
        </w:rPr>
        <w:t>(Zhang, Xu and Wang, 2019)</w:t>
      </w:r>
      <w:r w:rsidR="00AA4EE8"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w:t>
      </w:r>
      <w:r w:rsidR="006252CA" w:rsidRPr="00576B65">
        <w:rPr>
          <w:rFonts w:ascii="Times New Roman" w:hAnsi="Times New Roman" w:cs="Times New Roman"/>
          <w:color w:val="000000" w:themeColor="text1"/>
          <w:sz w:val="24"/>
          <w:szCs w:val="24"/>
        </w:rPr>
        <w:t>much</w:t>
      </w:r>
      <w:r w:rsidRPr="00576B65">
        <w:rPr>
          <w:rFonts w:ascii="Times New Roman" w:hAnsi="Times New Roman" w:cs="Times New Roman"/>
          <w:color w:val="000000" w:themeColor="text1"/>
          <w:sz w:val="24"/>
          <w:szCs w:val="24"/>
        </w:rPr>
        <w:t xml:space="preserve"> research on optimizing them for a much better performance.  </w:t>
      </w:r>
    </w:p>
    <w:p w14:paraId="6C2A91A2" w14:textId="518ADC3F" w:rsidR="00F829CB" w:rsidRPr="00576B65" w:rsidRDefault="006252CA" w:rsidP="00576B65">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is research will be focused on creating a </w:t>
      </w:r>
      <w:r w:rsidRPr="00576B65">
        <w:rPr>
          <w:rFonts w:ascii="Times New Roman" w:hAnsi="Times New Roman" w:cs="Times New Roman"/>
          <w:b/>
          <w:i/>
          <w:color w:val="000000" w:themeColor="text1"/>
          <w:sz w:val="24"/>
          <w:szCs w:val="24"/>
        </w:rPr>
        <w:t>generalized</w:t>
      </w:r>
      <w:r w:rsidRPr="00576B65">
        <w:rPr>
          <w:rFonts w:ascii="Times New Roman" w:hAnsi="Times New Roman" w:cs="Times New Roman"/>
          <w:i/>
          <w:color w:val="000000" w:themeColor="text1"/>
          <w:sz w:val="24"/>
          <w:szCs w:val="24"/>
        </w:rPr>
        <w:t xml:space="preserve"> </w:t>
      </w:r>
      <w:r w:rsidRPr="00576B65">
        <w:rPr>
          <w:rFonts w:ascii="Times New Roman" w:hAnsi="Times New Roman" w:cs="Times New Roman"/>
          <w:b/>
          <w:i/>
          <w:color w:val="000000" w:themeColor="text1"/>
          <w:sz w:val="24"/>
          <w:szCs w:val="24"/>
        </w:rPr>
        <w:t>solution</w:t>
      </w:r>
      <w:r w:rsidRPr="00576B65">
        <w:rPr>
          <w:rFonts w:ascii="Times New Roman" w:hAnsi="Times New Roman" w:cs="Times New Roman"/>
          <w:i/>
          <w:color w:val="000000" w:themeColor="text1"/>
          <w:sz w:val="24"/>
          <w:szCs w:val="24"/>
        </w:rPr>
        <w:t xml:space="preserve"> </w:t>
      </w:r>
      <w:r w:rsidRPr="00576B65">
        <w:rPr>
          <w:rFonts w:ascii="Times New Roman" w:hAnsi="Times New Roman" w:cs="Times New Roman"/>
          <w:color w:val="000000" w:themeColor="text1"/>
          <w:sz w:val="24"/>
          <w:szCs w:val="24"/>
        </w:rPr>
        <w:t>by achieving the optimized transformer architecture from a couple of the top tier existing architectures, via fine-tuning and performing hyperparameter optimization along with handling abstractive text summarization</w:t>
      </w:r>
      <w:r w:rsidR="00222ECF" w:rsidRPr="00576B65">
        <w:rPr>
          <w:rFonts w:ascii="Times New Roman" w:hAnsi="Times New Roman" w:cs="Times New Roman"/>
          <w:color w:val="000000" w:themeColor="text1"/>
          <w:sz w:val="24"/>
          <w:szCs w:val="24"/>
        </w:rPr>
        <w:t xml:space="preserve"> </w:t>
      </w:r>
      <w:r w:rsidR="00222ECF" w:rsidRPr="00576B65">
        <w:rPr>
          <w:rFonts w:ascii="Times New Roman" w:hAnsi="Times New Roman" w:cs="Times New Roman"/>
          <w:color w:val="000000" w:themeColor="text1"/>
          <w:sz w:val="24"/>
          <w:szCs w:val="24"/>
        </w:rPr>
        <w:fldChar w:fldCharType="begin"/>
      </w:r>
      <w:r w:rsidR="00222ECF"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222ECF" w:rsidRPr="00576B65">
        <w:rPr>
          <w:rFonts w:ascii="Times New Roman" w:hAnsi="Times New Roman" w:cs="Times New Roman"/>
          <w:color w:val="000000" w:themeColor="text1"/>
          <w:sz w:val="24"/>
          <w:szCs w:val="24"/>
        </w:rPr>
        <w:fldChar w:fldCharType="separate"/>
      </w:r>
      <w:r w:rsidR="00222ECF" w:rsidRPr="00576B65">
        <w:rPr>
          <w:rFonts w:ascii="Times New Roman" w:hAnsi="Times New Roman" w:cs="Times New Roman"/>
          <w:sz w:val="24"/>
          <w:szCs w:val="24"/>
        </w:rPr>
        <w:t>(Liu and Wang, 2021)</w:t>
      </w:r>
      <w:r w:rsidR="00222ECF" w:rsidRPr="00576B65">
        <w:rPr>
          <w:rFonts w:ascii="Times New Roman" w:hAnsi="Times New Roman" w:cs="Times New Roman"/>
          <w:color w:val="000000" w:themeColor="text1"/>
          <w:sz w:val="24"/>
          <w:szCs w:val="24"/>
        </w:rPr>
        <w:fldChar w:fldCharType="end"/>
      </w:r>
      <w:r w:rsidR="00F829CB" w:rsidRPr="00576B65">
        <w:rPr>
          <w:rFonts w:ascii="Times New Roman" w:hAnsi="Times New Roman" w:cs="Times New Roman"/>
          <w:color w:val="000000" w:themeColor="text1"/>
          <w:sz w:val="24"/>
          <w:szCs w:val="24"/>
        </w:rPr>
        <w:t xml:space="preserve">, therefore we are able to maximize the performance of the recommended architecture. </w:t>
      </w:r>
      <w:r w:rsidRPr="00576B65">
        <w:rPr>
          <w:rFonts w:ascii="Times New Roman" w:hAnsi="Times New Roman" w:cs="Times New Roman"/>
          <w:color w:val="000000" w:themeColor="text1"/>
          <w:sz w:val="24"/>
          <w:szCs w:val="24"/>
        </w:rPr>
        <w:t>The author plans out to make use of generalization where any domain when used the model will be optimizing</w:t>
      </w:r>
      <w:r w:rsidR="00576B65">
        <w:rPr>
          <w:rFonts w:ascii="Times New Roman" w:hAnsi="Times New Roman" w:cs="Times New Roman"/>
          <w:color w:val="000000" w:themeColor="text1"/>
          <w:sz w:val="24"/>
          <w:szCs w:val="24"/>
        </w:rPr>
        <w:t xml:space="preserve"> and adapting</w:t>
      </w:r>
      <w:r w:rsidRPr="00576B65">
        <w:rPr>
          <w:rFonts w:ascii="Times New Roman" w:hAnsi="Times New Roman" w:cs="Times New Roman"/>
          <w:color w:val="000000" w:themeColor="text1"/>
          <w:sz w:val="24"/>
          <w:szCs w:val="24"/>
        </w:rPr>
        <w:t xml:space="preserve"> towards their</w:t>
      </w:r>
      <w:r w:rsidR="00576B65">
        <w:rPr>
          <w:rFonts w:ascii="Times New Roman" w:hAnsi="Times New Roman" w:cs="Times New Roman"/>
          <w:color w:val="000000" w:themeColor="text1"/>
          <w:sz w:val="24"/>
          <w:szCs w:val="24"/>
        </w:rPr>
        <w:t xml:space="preserve"> respective</w:t>
      </w:r>
      <w:r w:rsidRPr="00576B65">
        <w:rPr>
          <w:rFonts w:ascii="Times New Roman" w:hAnsi="Times New Roman" w:cs="Times New Roman"/>
          <w:color w:val="000000" w:themeColor="text1"/>
          <w:sz w:val="24"/>
          <w:szCs w:val="24"/>
        </w:rPr>
        <w:t xml:space="preserve"> domain.</w:t>
      </w:r>
    </w:p>
    <w:p w14:paraId="3821E1B2" w14:textId="4E8F8024" w:rsidR="00F829CB" w:rsidRPr="006B11E7" w:rsidRDefault="00F829CB" w:rsidP="009774B4">
      <w:pPr>
        <w:pStyle w:val="Heading2"/>
        <w:spacing w:line="360" w:lineRule="auto"/>
        <w:rPr>
          <w:rFonts w:ascii="Times New Roman" w:hAnsi="Times New Roman" w:cs="Times New Roman"/>
          <w:b/>
          <w:color w:val="6F1515"/>
          <w:sz w:val="28"/>
          <w:szCs w:val="28"/>
        </w:rPr>
      </w:pPr>
      <w:bookmarkStart w:id="27" w:name="_Toc117031200"/>
      <w:bookmarkStart w:id="28" w:name="_Toc118541970"/>
      <w:r w:rsidRPr="006B11E7">
        <w:rPr>
          <w:rFonts w:ascii="Times New Roman" w:hAnsi="Times New Roman" w:cs="Times New Roman"/>
          <w:b/>
          <w:color w:val="6F1515"/>
          <w:sz w:val="28"/>
          <w:szCs w:val="28"/>
        </w:rPr>
        <w:lastRenderedPageBreak/>
        <w:t xml:space="preserve">7.2. </w:t>
      </w:r>
      <w:bookmarkEnd w:id="27"/>
      <w:r w:rsidR="008245E4">
        <w:rPr>
          <w:rFonts w:ascii="Times New Roman" w:hAnsi="Times New Roman" w:cs="Times New Roman"/>
          <w:b/>
          <w:color w:val="6F1515"/>
          <w:sz w:val="28"/>
          <w:szCs w:val="28"/>
        </w:rPr>
        <w:t>Problem Domain Contribution</w:t>
      </w:r>
      <w:bookmarkEnd w:id="28"/>
    </w:p>
    <w:p w14:paraId="06DC4E99"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4CBFEA65"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799001F9" w14:textId="77777777" w:rsidR="00F829CB" w:rsidRPr="005E2676" w:rsidRDefault="00F829CB" w:rsidP="008866F5">
      <w:pPr>
        <w:pStyle w:val="Heading1"/>
        <w:spacing w:before="0" w:line="360" w:lineRule="auto"/>
        <w:rPr>
          <w:rFonts w:cs="Times New Roman"/>
          <w:szCs w:val="32"/>
        </w:rPr>
      </w:pPr>
      <w:bookmarkStart w:id="29" w:name="_Toc117031201"/>
      <w:bookmarkStart w:id="30" w:name="_Toc118541971"/>
      <w:r w:rsidRPr="005E2676">
        <w:rPr>
          <w:rFonts w:cs="Times New Roman"/>
          <w:szCs w:val="32"/>
        </w:rPr>
        <w:t>8. RESEARCH CHALLENGE</w:t>
      </w:r>
      <w:bookmarkEnd w:id="29"/>
      <w:bookmarkEnd w:id="30"/>
    </w:p>
    <w:p w14:paraId="141070A8" w14:textId="77777777" w:rsidR="00576B65"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sidR="00913872">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24A8B322" w14:textId="2E086B7D"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sidR="00913872">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sidR="00913872">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sidR="00913872">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2CDA6B9A" w14:textId="3FC3CFD7" w:rsidR="00F829CB" w:rsidRPr="008866F5" w:rsidRDefault="00F829CB" w:rsidP="00E2595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Additionally, identifying suitable datasets for this domain (Movie Reviews Summarization)</w:t>
      </w:r>
      <w:r w:rsidR="00913872">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25ED074" w14:textId="77777777" w:rsidR="00F829CB" w:rsidRPr="005E2676" w:rsidRDefault="00F829CB" w:rsidP="008866F5">
      <w:pPr>
        <w:pStyle w:val="Heading1"/>
        <w:spacing w:before="0" w:line="360" w:lineRule="auto"/>
        <w:rPr>
          <w:rFonts w:cs="Times New Roman"/>
          <w:szCs w:val="32"/>
        </w:rPr>
      </w:pPr>
      <w:bookmarkStart w:id="31" w:name="_Toc117031202"/>
      <w:bookmarkStart w:id="32" w:name="_Toc118541972"/>
      <w:r w:rsidRPr="005E2676">
        <w:rPr>
          <w:rFonts w:cs="Times New Roman"/>
          <w:szCs w:val="32"/>
        </w:rPr>
        <w:t>9. RESEARCH QUESTIONS</w:t>
      </w:r>
      <w:bookmarkEnd w:id="31"/>
      <w:bookmarkEnd w:id="32"/>
    </w:p>
    <w:p w14:paraId="1A6FE65B" w14:textId="77777777" w:rsidR="00F829CB" w:rsidRPr="006B11E7" w:rsidRDefault="00F829CB" w:rsidP="00F829CB">
      <w:pPr>
        <w:spacing w:line="360" w:lineRule="auto"/>
        <w:ind w:left="360"/>
        <w:jc w:val="both"/>
        <w:rPr>
          <w:rFonts w:ascii="Times New Roman" w:hAnsi="Times New Roman" w:cs="Times New Roman"/>
          <w:color w:val="000000" w:themeColor="text1"/>
          <w:sz w:val="24"/>
          <w:szCs w:val="24"/>
        </w:rPr>
      </w:pPr>
      <w:r w:rsidRPr="006B11E7">
        <w:rPr>
          <w:rFonts w:ascii="Times New Roman" w:hAnsi="Times New Roman" w:cs="Times New Roman"/>
          <w:b/>
          <w:color w:val="6F1515"/>
          <w:sz w:val="24"/>
          <w:szCs w:val="24"/>
        </w:rPr>
        <w:t>RQ1</w:t>
      </w:r>
      <w:r w:rsidRPr="006B11E7">
        <w:rPr>
          <w:rFonts w:ascii="Times New Roman" w:hAnsi="Times New Roman" w:cs="Times New Roman"/>
          <w:b/>
          <w:color w:val="000000" w:themeColor="text1"/>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51E50055" w14:textId="77777777" w:rsidR="00F829CB" w:rsidRPr="006B11E7" w:rsidRDefault="00F829CB" w:rsidP="00F829CB">
      <w:pPr>
        <w:spacing w:line="360" w:lineRule="auto"/>
        <w:ind w:left="360"/>
        <w:jc w:val="both"/>
        <w:rPr>
          <w:rFonts w:ascii="Times New Roman" w:hAnsi="Times New Roman" w:cs="Times New Roman"/>
          <w:color w:val="000000" w:themeColor="text1"/>
          <w:sz w:val="24"/>
          <w:szCs w:val="24"/>
        </w:rPr>
      </w:pPr>
      <w:r w:rsidRPr="006B11E7">
        <w:rPr>
          <w:rFonts w:ascii="Times New Roman" w:hAnsi="Times New Roman" w:cs="Times New Roman"/>
          <w:b/>
          <w:color w:val="6F1515"/>
          <w:sz w:val="24"/>
          <w:szCs w:val="24"/>
        </w:rPr>
        <w:t>RQ2</w:t>
      </w:r>
      <w:r w:rsidRPr="006B11E7">
        <w:rPr>
          <w:rFonts w:ascii="Times New Roman" w:hAnsi="Times New Roman" w:cs="Times New Roman"/>
          <w:b/>
          <w:color w:val="000000" w:themeColor="text1"/>
          <w:sz w:val="24"/>
          <w:szCs w:val="24"/>
        </w:rPr>
        <w:t>:</w:t>
      </w:r>
      <w:r w:rsidRPr="006B11E7">
        <w:rPr>
          <w:rFonts w:ascii="Times New Roman" w:hAnsi="Times New Roman" w:cs="Times New Roman"/>
          <w:color w:val="000000" w:themeColor="text1"/>
          <w:sz w:val="24"/>
          <w:szCs w:val="24"/>
        </w:rPr>
        <w:t xml:space="preserve"> How can a pretrained transformer architecture be fine-tuned to get the optimal hyper parameters?</w:t>
      </w:r>
    </w:p>
    <w:p w14:paraId="594A9D76" w14:textId="77777777" w:rsidR="00F829CB" w:rsidRPr="006B11E7" w:rsidRDefault="00F829CB" w:rsidP="00F829CB">
      <w:pPr>
        <w:spacing w:line="360" w:lineRule="auto"/>
        <w:ind w:left="360"/>
        <w:jc w:val="both"/>
        <w:rPr>
          <w:rFonts w:ascii="Times New Roman" w:hAnsi="Times New Roman" w:cs="Times New Roman"/>
          <w:color w:val="000000" w:themeColor="text1"/>
          <w:sz w:val="24"/>
          <w:szCs w:val="24"/>
        </w:rPr>
      </w:pPr>
      <w:r w:rsidRPr="006B11E7">
        <w:rPr>
          <w:rFonts w:ascii="Times New Roman" w:hAnsi="Times New Roman" w:cs="Times New Roman"/>
          <w:b/>
          <w:color w:val="6F1515"/>
          <w:sz w:val="24"/>
          <w:szCs w:val="24"/>
        </w:rPr>
        <w:lastRenderedPageBreak/>
        <w:t>RQ3</w:t>
      </w:r>
      <w:r w:rsidRPr="006B11E7">
        <w:rPr>
          <w:rFonts w:ascii="Times New Roman" w:hAnsi="Times New Roman" w:cs="Times New Roman"/>
          <w:b/>
          <w:color w:val="000000" w:themeColor="text1"/>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022D2173" w14:textId="3959F1B6" w:rsidR="00576B65" w:rsidRPr="008866F5" w:rsidRDefault="00F829CB" w:rsidP="00576B65">
      <w:pPr>
        <w:spacing w:line="360" w:lineRule="auto"/>
        <w:ind w:left="360"/>
        <w:jc w:val="both"/>
        <w:rPr>
          <w:rFonts w:ascii="Times New Roman" w:hAnsi="Times New Roman" w:cs="Times New Roman"/>
          <w:color w:val="000000" w:themeColor="text1"/>
          <w:sz w:val="24"/>
          <w:szCs w:val="24"/>
        </w:rPr>
      </w:pPr>
      <w:r w:rsidRPr="006B11E7">
        <w:rPr>
          <w:rFonts w:ascii="Times New Roman" w:hAnsi="Times New Roman" w:cs="Times New Roman"/>
          <w:b/>
          <w:color w:val="6F1515"/>
          <w:sz w:val="24"/>
          <w:szCs w:val="24"/>
        </w:rPr>
        <w:t>RQ4</w:t>
      </w:r>
      <w:r w:rsidRPr="006B11E7">
        <w:rPr>
          <w:rFonts w:ascii="Times New Roman" w:hAnsi="Times New Roman" w:cs="Times New Roman"/>
          <w:b/>
          <w:color w:val="000000" w:themeColor="text1"/>
          <w:sz w:val="24"/>
          <w:szCs w:val="24"/>
        </w:rPr>
        <w:t>:</w:t>
      </w:r>
      <w:r w:rsidRPr="006B11E7">
        <w:rPr>
          <w:rFonts w:ascii="Times New Roman" w:hAnsi="Times New Roman" w:cs="Times New Roman"/>
          <w:color w:val="000000" w:themeColor="text1"/>
          <w:sz w:val="24"/>
          <w:szCs w:val="24"/>
        </w:rPr>
        <w:t xml:space="preserve"> </w:t>
      </w:r>
      <w:r w:rsidR="00913872">
        <w:rPr>
          <w:rFonts w:ascii="Times New Roman" w:hAnsi="Times New Roman" w:cs="Times New Roman"/>
          <w:color w:val="000000" w:themeColor="text1"/>
          <w:sz w:val="24"/>
          <w:szCs w:val="24"/>
        </w:rPr>
        <w:t>How can</w:t>
      </w:r>
      <w:r w:rsidR="006F581C">
        <w:rPr>
          <w:rFonts w:ascii="Times New Roman" w:hAnsi="Times New Roman" w:cs="Times New Roman"/>
          <w:color w:val="000000" w:themeColor="text1"/>
          <w:sz w:val="24"/>
          <w:szCs w:val="24"/>
        </w:rPr>
        <w:t xml:space="preserve"> domain</w:t>
      </w:r>
      <w:r w:rsidR="00913872">
        <w:rPr>
          <w:rFonts w:ascii="Times New Roman" w:hAnsi="Times New Roman" w:cs="Times New Roman"/>
          <w:color w:val="000000" w:themeColor="text1"/>
          <w:sz w:val="24"/>
          <w:szCs w:val="24"/>
        </w:rPr>
        <w:t xml:space="preserve"> generalization be integrated for</w:t>
      </w:r>
      <w:r w:rsidR="006F581C">
        <w:rPr>
          <w:rFonts w:ascii="Times New Roman" w:hAnsi="Times New Roman" w:cs="Times New Roman"/>
          <w:color w:val="000000" w:themeColor="text1"/>
          <w:sz w:val="24"/>
          <w:szCs w:val="24"/>
        </w:rPr>
        <w:t xml:space="preserve"> system</w:t>
      </w:r>
      <w:r w:rsidRPr="006B11E7">
        <w:rPr>
          <w:rFonts w:ascii="Times New Roman" w:hAnsi="Times New Roman" w:cs="Times New Roman"/>
          <w:color w:val="000000" w:themeColor="text1"/>
          <w:sz w:val="24"/>
          <w:szCs w:val="24"/>
        </w:rPr>
        <w:t>?</w:t>
      </w:r>
    </w:p>
    <w:p w14:paraId="1CD105F9" w14:textId="77777777" w:rsidR="00F829CB" w:rsidRPr="005E2676" w:rsidRDefault="00F829CB" w:rsidP="009774B4">
      <w:pPr>
        <w:pStyle w:val="Heading1"/>
        <w:spacing w:before="0" w:line="360" w:lineRule="auto"/>
        <w:rPr>
          <w:rFonts w:cs="Times New Roman"/>
          <w:szCs w:val="32"/>
        </w:rPr>
      </w:pPr>
      <w:bookmarkStart w:id="33" w:name="_Toc117031203"/>
      <w:bookmarkStart w:id="34" w:name="_Toc118541973"/>
      <w:r w:rsidRPr="005E2676">
        <w:rPr>
          <w:rFonts w:cs="Times New Roman"/>
          <w:szCs w:val="32"/>
        </w:rPr>
        <w:t>10. RESEARCH AIM</w:t>
      </w:r>
      <w:bookmarkEnd w:id="33"/>
      <w:bookmarkEnd w:id="34"/>
    </w:p>
    <w:p w14:paraId="1F771336" w14:textId="3628D0F7" w:rsidR="006F581C" w:rsidRDefault="006F581C" w:rsidP="00F829CB">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 aim of this research is to design, develop and evaluate an optimal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hyperparameter optimization, therefore obtaining the recommended architecture's optimum performance </w:t>
      </w:r>
    </w:p>
    <w:p w14:paraId="4F9A839B" w14:textId="513E5B15" w:rsidR="007F16A6" w:rsidRPr="006B11E7" w:rsidRDefault="007F16A6" w:rsidP="007F16A6">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o further explain the objective, a fully working system that can</w:t>
      </w:r>
      <w:r>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Pr="006B11E7">
        <w:rPr>
          <w:rFonts w:ascii="Times New Roman" w:hAnsi="Times New Roman" w:cs="Times New Roman"/>
          <w:color w:val="000000" w:themeColor="text1"/>
          <w:sz w:val="24"/>
          <w:szCs w:val="24"/>
        </w:rPr>
        <w:t xml:space="preserve"> The quality of the resulting text summary or performance optimization will be the main points of emphasis. To get the best result, the usage of data preparation, data analysis, conducting hyperparameter tuning, and evaluating the models will be investigated.</w:t>
      </w:r>
    </w:p>
    <w:p w14:paraId="74EB4B68" w14:textId="364A08BF"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4EFDB90A" w14:textId="77777777" w:rsidR="00576B65" w:rsidRDefault="00576B65">
      <w:pPr>
        <w:rPr>
          <w:rFonts w:ascii="Times New Roman" w:eastAsiaTheme="majorEastAsia" w:hAnsi="Times New Roman" w:cs="Times New Roman"/>
          <w:b/>
          <w:color w:val="6F1515"/>
          <w:sz w:val="32"/>
          <w:szCs w:val="32"/>
        </w:rPr>
      </w:pPr>
      <w:bookmarkStart w:id="35" w:name="_Toc117031204"/>
      <w:r>
        <w:rPr>
          <w:rFonts w:cs="Times New Roman"/>
          <w:szCs w:val="32"/>
        </w:rPr>
        <w:br w:type="page"/>
      </w:r>
    </w:p>
    <w:p w14:paraId="01B8C195" w14:textId="2C7992B3" w:rsidR="00F829CB" w:rsidRPr="005E2676" w:rsidRDefault="00F829CB" w:rsidP="008866F5">
      <w:pPr>
        <w:pStyle w:val="Heading1"/>
        <w:spacing w:before="0" w:line="360" w:lineRule="auto"/>
        <w:rPr>
          <w:rFonts w:cs="Times New Roman"/>
          <w:szCs w:val="32"/>
        </w:rPr>
      </w:pPr>
      <w:bookmarkStart w:id="36" w:name="_Toc118541974"/>
      <w:r w:rsidRPr="005E2676">
        <w:rPr>
          <w:rFonts w:cs="Times New Roman"/>
          <w:szCs w:val="32"/>
        </w:rPr>
        <w:lastRenderedPageBreak/>
        <w:t>11. RESEARCH OBJECTIVES</w:t>
      </w:r>
      <w:bookmarkEnd w:id="35"/>
      <w:bookmarkEnd w:id="36"/>
    </w:p>
    <w:p w14:paraId="51553FF4" w14:textId="4A9AB75F" w:rsidR="00576B65" w:rsidRPr="008F4053" w:rsidRDefault="00F829CB" w:rsidP="008F4053">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completion of the resulting research objectives is expected to fulfill the aims and provide answers to the research questions listed above. These goals are benchmarks that must be achieved for the research to be considered successful.</w:t>
      </w:r>
    </w:p>
    <w:p w14:paraId="229410C1" w14:textId="0FE9D076" w:rsidR="008F4053" w:rsidRPr="005E2676" w:rsidRDefault="008F4053" w:rsidP="008F4053">
      <w:pPr>
        <w:pStyle w:val="Caption"/>
        <w:keepNext/>
        <w:rPr>
          <w:color w:val="auto"/>
        </w:rPr>
      </w:pPr>
      <w:bookmarkStart w:id="37" w:name="_Toc117584437"/>
      <w:r w:rsidRPr="005E2676">
        <w:rPr>
          <w:color w:val="auto"/>
        </w:rPr>
        <w:t>Table</w:t>
      </w:r>
      <w:r w:rsidR="005E2676">
        <w:rPr>
          <w:color w:val="auto"/>
        </w:rPr>
        <w:t xml:space="preserve"> 11.1-</w:t>
      </w:r>
      <w:r w:rsidRPr="005E2676">
        <w:rPr>
          <w:color w:val="auto"/>
        </w:rPr>
        <w:t xml:space="preserve"> Research Objectives</w:t>
      </w:r>
      <w:bookmarkEnd w:id="37"/>
    </w:p>
    <w:tbl>
      <w:tblPr>
        <w:tblStyle w:val="TableGrid"/>
        <w:tblW w:w="9445" w:type="dxa"/>
        <w:tblLook w:val="04A0" w:firstRow="1" w:lastRow="0" w:firstColumn="1" w:lastColumn="0" w:noHBand="0" w:noVBand="1"/>
      </w:tblPr>
      <w:tblGrid>
        <w:gridCol w:w="1523"/>
        <w:gridCol w:w="6469"/>
        <w:gridCol w:w="723"/>
        <w:gridCol w:w="730"/>
      </w:tblGrid>
      <w:tr w:rsidR="00F829CB" w:rsidRPr="006B11E7" w14:paraId="63DF7D17" w14:textId="77777777" w:rsidTr="00762F7E">
        <w:tc>
          <w:tcPr>
            <w:tcW w:w="1523" w:type="dxa"/>
            <w:shd w:val="clear" w:color="auto" w:fill="F2F2F2" w:themeFill="background1" w:themeFillShade="F2"/>
          </w:tcPr>
          <w:p w14:paraId="4AAD3702" w14:textId="77777777" w:rsidR="00F829CB" w:rsidRPr="006B11E7" w:rsidRDefault="00F829CB" w:rsidP="00F829CB">
            <w:pPr>
              <w:autoSpaceDE w:val="0"/>
              <w:autoSpaceDN w:val="0"/>
              <w:adjustRightInd w:val="0"/>
              <w:spacing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Objective</w:t>
            </w:r>
          </w:p>
        </w:tc>
        <w:tc>
          <w:tcPr>
            <w:tcW w:w="6469" w:type="dxa"/>
            <w:shd w:val="clear" w:color="auto" w:fill="F2F2F2" w:themeFill="background1" w:themeFillShade="F2"/>
          </w:tcPr>
          <w:p w14:paraId="72242828" w14:textId="77777777" w:rsidR="00F829CB" w:rsidRPr="006B11E7" w:rsidRDefault="00F829CB" w:rsidP="00F829CB">
            <w:pPr>
              <w:autoSpaceDE w:val="0"/>
              <w:autoSpaceDN w:val="0"/>
              <w:adjustRightInd w:val="0"/>
              <w:spacing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Description</w:t>
            </w:r>
          </w:p>
        </w:tc>
        <w:tc>
          <w:tcPr>
            <w:tcW w:w="723" w:type="dxa"/>
            <w:shd w:val="clear" w:color="auto" w:fill="F2F2F2" w:themeFill="background1" w:themeFillShade="F2"/>
          </w:tcPr>
          <w:p w14:paraId="70257DF7" w14:textId="77777777" w:rsidR="00F829CB" w:rsidRPr="006B11E7" w:rsidRDefault="00F829CB" w:rsidP="00F829CB">
            <w:pPr>
              <w:autoSpaceDE w:val="0"/>
              <w:autoSpaceDN w:val="0"/>
              <w:adjustRightInd w:val="0"/>
              <w:spacing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LO</w:t>
            </w:r>
          </w:p>
        </w:tc>
        <w:tc>
          <w:tcPr>
            <w:tcW w:w="730" w:type="dxa"/>
            <w:shd w:val="clear" w:color="auto" w:fill="F2F2F2" w:themeFill="background1" w:themeFillShade="F2"/>
          </w:tcPr>
          <w:p w14:paraId="695E5B3F" w14:textId="77777777" w:rsidR="00F829CB" w:rsidRPr="006B11E7" w:rsidRDefault="00F829CB" w:rsidP="00F829CB">
            <w:pPr>
              <w:autoSpaceDE w:val="0"/>
              <w:autoSpaceDN w:val="0"/>
              <w:adjustRightInd w:val="0"/>
              <w:spacing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RQ</w:t>
            </w:r>
          </w:p>
        </w:tc>
      </w:tr>
      <w:tr w:rsidR="00F829CB" w:rsidRPr="006B11E7" w14:paraId="6FE51FD0" w14:textId="77777777" w:rsidTr="00E67A1D">
        <w:trPr>
          <w:trHeight w:val="1880"/>
        </w:trPr>
        <w:tc>
          <w:tcPr>
            <w:tcW w:w="1523" w:type="dxa"/>
          </w:tcPr>
          <w:p w14:paraId="0FCEC934" w14:textId="006E6D8B"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Literature </w:t>
            </w:r>
            <w:r w:rsidR="007D162A">
              <w:rPr>
                <w:rFonts w:ascii="Times New Roman" w:hAnsi="Times New Roman" w:cs="Times New Roman"/>
                <w:color w:val="000000" w:themeColor="text1"/>
                <w:sz w:val="24"/>
                <w:szCs w:val="24"/>
              </w:rPr>
              <w:t>Review</w:t>
            </w:r>
          </w:p>
        </w:tc>
        <w:tc>
          <w:tcPr>
            <w:tcW w:w="6469" w:type="dxa"/>
          </w:tcPr>
          <w:p w14:paraId="0B098E4F"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08A52BF1"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3937BB7"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0BFDFA0B"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296E3451"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1F021A6F" w14:textId="77777777" w:rsidR="00F829CB"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03D9C35F" w14:textId="40E78DE4" w:rsidR="00303D54" w:rsidRPr="00303D54" w:rsidRDefault="00303D54"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 xml:space="preserve">Analyze how the model can be generalized for </w:t>
            </w:r>
            <w:r w:rsidR="00DD2923">
              <w:rPr>
                <w:rFonts w:ascii="Times New Roman" w:hAnsi="Times New Roman" w:cs="Times New Roman"/>
                <w:color w:val="000000" w:themeColor="text1"/>
                <w:sz w:val="24"/>
                <w:szCs w:val="24"/>
              </w:rPr>
              <w:t>every</w:t>
            </w:r>
            <w:r>
              <w:rPr>
                <w:rFonts w:ascii="Times New Roman" w:hAnsi="Times New Roman" w:cs="Times New Roman"/>
                <w:color w:val="000000" w:themeColor="text1"/>
                <w:sz w:val="24"/>
                <w:szCs w:val="24"/>
              </w:rPr>
              <w:t xml:space="preserve"> other domain</w:t>
            </w:r>
            <w:r w:rsidR="00DB0CEB">
              <w:rPr>
                <w:rFonts w:ascii="Times New Roman" w:hAnsi="Times New Roman" w:cs="Times New Roman"/>
                <w:color w:val="000000" w:themeColor="text1"/>
                <w:sz w:val="24"/>
                <w:szCs w:val="24"/>
              </w:rPr>
              <w:t>.</w:t>
            </w:r>
          </w:p>
        </w:tc>
        <w:tc>
          <w:tcPr>
            <w:tcW w:w="723" w:type="dxa"/>
          </w:tcPr>
          <w:p w14:paraId="76A0B7FA" w14:textId="77777777" w:rsidR="00F829CB"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w:t>
            </w:r>
            <w:r w:rsidR="00D143EF">
              <w:rPr>
                <w:rFonts w:ascii="Times New Roman" w:hAnsi="Times New Roman" w:cs="Times New Roman"/>
                <w:color w:val="000000" w:themeColor="text1"/>
                <w:sz w:val="24"/>
                <w:szCs w:val="24"/>
              </w:rPr>
              <w:t>4,</w:t>
            </w:r>
          </w:p>
          <w:p w14:paraId="5886C106" w14:textId="14F4C280" w:rsidR="00D143EF" w:rsidRPr="006B11E7" w:rsidRDefault="00D143EF"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730" w:type="dxa"/>
          </w:tcPr>
          <w:p w14:paraId="44A7E6FC"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RQ1, </w:t>
            </w:r>
          </w:p>
          <w:p w14:paraId="78552949"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p w14:paraId="597EF937" w14:textId="77777777" w:rsidR="00F829CB"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3</w:t>
            </w:r>
            <w:r w:rsidR="00303D54">
              <w:rPr>
                <w:rFonts w:ascii="Times New Roman" w:hAnsi="Times New Roman" w:cs="Times New Roman"/>
                <w:color w:val="000000" w:themeColor="text1"/>
                <w:sz w:val="24"/>
                <w:szCs w:val="24"/>
              </w:rPr>
              <w:t>,</w:t>
            </w:r>
          </w:p>
          <w:p w14:paraId="761DCA41" w14:textId="65BFE579" w:rsidR="00303D54" w:rsidRPr="006B11E7" w:rsidRDefault="00303D54"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4</w:t>
            </w:r>
          </w:p>
        </w:tc>
      </w:tr>
      <w:tr w:rsidR="00DB1F7B" w:rsidRPr="006B11E7" w14:paraId="48E2009C" w14:textId="77777777" w:rsidTr="00E67A1D">
        <w:trPr>
          <w:trHeight w:val="1880"/>
        </w:trPr>
        <w:tc>
          <w:tcPr>
            <w:tcW w:w="1523" w:type="dxa"/>
          </w:tcPr>
          <w:p w14:paraId="5CA64B92" w14:textId="5AE0E58A" w:rsidR="00DB1F7B" w:rsidRPr="006B11E7" w:rsidRDefault="00DB1F7B"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thodology Selection and SLEP Framework</w:t>
            </w:r>
          </w:p>
        </w:tc>
        <w:tc>
          <w:tcPr>
            <w:tcW w:w="6469" w:type="dxa"/>
          </w:tcPr>
          <w:p w14:paraId="274FF2F0" w14:textId="10455F87" w:rsidR="00576B65" w:rsidRDefault="00DB1F7B"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343FF9B" w14:textId="274AD243" w:rsidR="00DB1F7B" w:rsidRDefault="00DB1F7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00627139" w:rsidRPr="006B11E7">
              <w:rPr>
                <w:rFonts w:ascii="Times New Roman" w:hAnsi="Times New Roman" w:cs="Times New Roman"/>
                <w:color w:val="000000" w:themeColor="text1"/>
                <w:sz w:val="24"/>
                <w:szCs w:val="24"/>
              </w:rPr>
              <w:t>Analyzing</w:t>
            </w:r>
            <w:r w:rsidR="00627139">
              <w:rPr>
                <w:rFonts w:ascii="Times New Roman" w:hAnsi="Times New Roman" w:cs="Times New Roman"/>
                <w:color w:val="000000" w:themeColor="text1"/>
                <w:sz w:val="24"/>
                <w:szCs w:val="24"/>
              </w:rPr>
              <w:t xml:space="preserve"> the Research Methodology approaches.</w:t>
            </w:r>
          </w:p>
          <w:p w14:paraId="379F7E21" w14:textId="59E29CAD" w:rsidR="00627139" w:rsidRDefault="00627139"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02CC28B6" w14:textId="3F942913" w:rsidR="00627139" w:rsidRDefault="00627139"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2F4604DB" w14:textId="49972617" w:rsidR="00627139" w:rsidRDefault="00627139"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72AE0FE7" w14:textId="7E295EF5" w:rsidR="00DB1F7B" w:rsidRPr="006B11E7" w:rsidRDefault="00627139"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3" w:type="dxa"/>
          </w:tcPr>
          <w:p w14:paraId="72D8B60E" w14:textId="77777777" w:rsidR="00DB1F7B" w:rsidRDefault="00DB1F7B"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1AA51864" w14:textId="137AEDA9" w:rsidR="00DB1F7B" w:rsidRDefault="00DB1F7B"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730" w:type="dxa"/>
          </w:tcPr>
          <w:p w14:paraId="5EAF5EF1" w14:textId="77777777" w:rsidR="00DB1F7B" w:rsidRPr="006B11E7" w:rsidRDefault="00DB1F7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4,</w:t>
            </w:r>
          </w:p>
          <w:p w14:paraId="08DA25C9" w14:textId="77777777" w:rsidR="00DB1F7B" w:rsidRPr="006B11E7" w:rsidRDefault="00DB1F7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p w14:paraId="4AA57763" w14:textId="33E84884" w:rsidR="00DB1F7B" w:rsidRPr="006B11E7" w:rsidRDefault="00DB1F7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1</w:t>
            </w:r>
          </w:p>
        </w:tc>
      </w:tr>
      <w:tr w:rsidR="00F829CB" w:rsidRPr="006B11E7" w14:paraId="0E87AFBE" w14:textId="77777777" w:rsidTr="00E67A1D">
        <w:trPr>
          <w:trHeight w:val="3941"/>
        </w:trPr>
        <w:tc>
          <w:tcPr>
            <w:tcW w:w="1523" w:type="dxa"/>
          </w:tcPr>
          <w:p w14:paraId="440266AC" w14:textId="77C99126"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Requirement </w:t>
            </w:r>
            <w:r w:rsidR="00DB0CEB">
              <w:rPr>
                <w:rFonts w:ascii="Times New Roman" w:hAnsi="Times New Roman" w:cs="Times New Roman"/>
                <w:color w:val="000000" w:themeColor="text1"/>
                <w:sz w:val="24"/>
                <w:szCs w:val="24"/>
              </w:rPr>
              <w:t>Elicitation</w:t>
            </w:r>
          </w:p>
        </w:tc>
        <w:tc>
          <w:tcPr>
            <w:tcW w:w="6469" w:type="dxa"/>
          </w:tcPr>
          <w:p w14:paraId="2B29B4EB"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7A0E6C71"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1663196C"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2835ABC5" w14:textId="0DD3527D" w:rsidR="00F829CB"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72D30D23" w14:textId="35B183CD" w:rsidR="004B49D4" w:rsidRPr="006B11E7" w:rsidRDefault="00303D54"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4: </w:t>
            </w:r>
            <w:r w:rsidR="00DB0CEB">
              <w:rPr>
                <w:rFonts w:ascii="Times New Roman" w:hAnsi="Times New Roman" w:cs="Times New Roman"/>
                <w:color w:val="000000" w:themeColor="text1"/>
                <w:sz w:val="24"/>
                <w:szCs w:val="24"/>
              </w:rPr>
              <w:t>Gathering the requirements for handling generalization.</w:t>
            </w:r>
          </w:p>
        </w:tc>
        <w:tc>
          <w:tcPr>
            <w:tcW w:w="723" w:type="dxa"/>
          </w:tcPr>
          <w:p w14:paraId="5A6290DA" w14:textId="00FC4E98" w:rsidR="00DB1F7B" w:rsidRPr="00DB1F7B" w:rsidRDefault="00DB1F7B" w:rsidP="00DB1F7B">
            <w:pPr>
              <w:pStyle w:val="NormalWeb"/>
              <w:spacing w:after="0" w:line="360" w:lineRule="auto"/>
              <w:jc w:val="both"/>
            </w:pPr>
            <w:r w:rsidRPr="00DB1F7B">
              <w:rPr>
                <w:color w:val="000000"/>
              </w:rPr>
              <w:t>LO1, LO3, LO5</w:t>
            </w:r>
          </w:p>
          <w:p w14:paraId="25ABEDCE" w14:textId="310ECA5C" w:rsidR="00F1702C" w:rsidRPr="00DB1F7B" w:rsidRDefault="00F1702C" w:rsidP="00DB1F7B">
            <w:pPr>
              <w:autoSpaceDE w:val="0"/>
              <w:autoSpaceDN w:val="0"/>
              <w:adjustRightInd w:val="0"/>
              <w:spacing w:line="360" w:lineRule="auto"/>
              <w:jc w:val="both"/>
              <w:rPr>
                <w:rFonts w:ascii="Times New Roman" w:hAnsi="Times New Roman" w:cs="Times New Roman"/>
                <w:color w:val="000000" w:themeColor="text1"/>
                <w:sz w:val="24"/>
                <w:szCs w:val="24"/>
              </w:rPr>
            </w:pPr>
          </w:p>
        </w:tc>
        <w:tc>
          <w:tcPr>
            <w:tcW w:w="730" w:type="dxa"/>
          </w:tcPr>
          <w:p w14:paraId="4FCEB580"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4,</w:t>
            </w:r>
          </w:p>
          <w:p w14:paraId="4815DC25"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p w14:paraId="09AB5FD2"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1</w:t>
            </w:r>
          </w:p>
        </w:tc>
      </w:tr>
      <w:tr w:rsidR="00F829CB" w:rsidRPr="006B11E7" w14:paraId="7B298A4E" w14:textId="77777777" w:rsidTr="00762F7E">
        <w:tc>
          <w:tcPr>
            <w:tcW w:w="1523" w:type="dxa"/>
          </w:tcPr>
          <w:p w14:paraId="066DC533"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sign</w:t>
            </w:r>
          </w:p>
        </w:tc>
        <w:tc>
          <w:tcPr>
            <w:tcW w:w="6469" w:type="dxa"/>
          </w:tcPr>
          <w:p w14:paraId="3C32D958"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05C8D811"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0515C884"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FBA163E"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10F41B66" w14:textId="786BB31E" w:rsidR="004B49D4"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3" w:type="dxa"/>
          </w:tcPr>
          <w:p w14:paraId="47B0B910" w14:textId="580E4E23" w:rsidR="00F1702C" w:rsidRPr="00DB1F7B" w:rsidRDefault="00DB1F7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DB1F7B">
              <w:rPr>
                <w:rFonts w:ascii="Times New Roman" w:hAnsi="Times New Roman" w:cs="Times New Roman"/>
                <w:color w:val="000000"/>
                <w:sz w:val="24"/>
                <w:szCs w:val="24"/>
              </w:rPr>
              <w:t>LO1, LO5</w:t>
            </w:r>
          </w:p>
        </w:tc>
        <w:tc>
          <w:tcPr>
            <w:tcW w:w="730" w:type="dxa"/>
          </w:tcPr>
          <w:p w14:paraId="61B86C8F"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tc>
      </w:tr>
      <w:tr w:rsidR="00F829CB" w:rsidRPr="006B11E7" w14:paraId="492EE7E8" w14:textId="77777777" w:rsidTr="00762F7E">
        <w:trPr>
          <w:trHeight w:val="1790"/>
        </w:trPr>
        <w:tc>
          <w:tcPr>
            <w:tcW w:w="1523" w:type="dxa"/>
          </w:tcPr>
          <w:p w14:paraId="03ABC2CF"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velopment</w:t>
            </w:r>
          </w:p>
        </w:tc>
        <w:tc>
          <w:tcPr>
            <w:tcW w:w="6469" w:type="dxa"/>
          </w:tcPr>
          <w:p w14:paraId="6362C00E" w14:textId="6B80B73C"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5E6EC79B"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5AEC5C13"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38952BC8"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develop the hyperparameter tuning component that handles all the top tier architectures assigned.</w:t>
            </w:r>
          </w:p>
          <w:p w14:paraId="4DBD5A31" w14:textId="104E96EE" w:rsidR="004B49D4"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To develop a component for the model evaluations for the measured hyperparameters</w:t>
            </w:r>
          </w:p>
        </w:tc>
        <w:tc>
          <w:tcPr>
            <w:tcW w:w="723" w:type="dxa"/>
          </w:tcPr>
          <w:p w14:paraId="59833C2B" w14:textId="73F62F88" w:rsidR="00F1702C" w:rsidRPr="00DB1F7B" w:rsidRDefault="00DB1F7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DB1F7B">
              <w:rPr>
                <w:rFonts w:ascii="Times New Roman" w:hAnsi="Times New Roman" w:cs="Times New Roman"/>
                <w:color w:val="000000"/>
                <w:sz w:val="24"/>
                <w:szCs w:val="24"/>
              </w:rPr>
              <w:t>LO1, LO5, LO7</w:t>
            </w:r>
          </w:p>
        </w:tc>
        <w:tc>
          <w:tcPr>
            <w:tcW w:w="730" w:type="dxa"/>
          </w:tcPr>
          <w:p w14:paraId="1AA82C71"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p w14:paraId="40BDB754"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3</w:t>
            </w:r>
          </w:p>
        </w:tc>
      </w:tr>
      <w:tr w:rsidR="00F829CB" w:rsidRPr="006B11E7" w14:paraId="0F54F4B2" w14:textId="77777777" w:rsidTr="00E67A1D">
        <w:trPr>
          <w:trHeight w:val="3140"/>
        </w:trPr>
        <w:tc>
          <w:tcPr>
            <w:tcW w:w="1523" w:type="dxa"/>
          </w:tcPr>
          <w:p w14:paraId="278399AE"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Testing and Evaluation</w:t>
            </w:r>
          </w:p>
        </w:tc>
        <w:tc>
          <w:tcPr>
            <w:tcW w:w="6469" w:type="dxa"/>
          </w:tcPr>
          <w:p w14:paraId="1441830E" w14:textId="440277BA"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304D5E2B"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2322664C"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3" w:type="dxa"/>
          </w:tcPr>
          <w:p w14:paraId="79BB40CE" w14:textId="7E829ECB" w:rsidR="00F1702C" w:rsidRPr="00DB1F7B" w:rsidRDefault="00DB1F7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DB1F7B">
              <w:rPr>
                <w:rFonts w:ascii="Times New Roman" w:hAnsi="Times New Roman" w:cs="Times New Roman"/>
                <w:color w:val="000000"/>
                <w:sz w:val="24"/>
                <w:szCs w:val="24"/>
              </w:rPr>
              <w:t>LO1, LO5</w:t>
            </w:r>
          </w:p>
        </w:tc>
        <w:tc>
          <w:tcPr>
            <w:tcW w:w="730" w:type="dxa"/>
          </w:tcPr>
          <w:p w14:paraId="1FB21ED1"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3</w:t>
            </w:r>
          </w:p>
        </w:tc>
      </w:tr>
      <w:tr w:rsidR="00F829CB" w:rsidRPr="006B11E7" w14:paraId="2463EFD6" w14:textId="77777777" w:rsidTr="00E67A1D">
        <w:trPr>
          <w:trHeight w:val="1061"/>
        </w:trPr>
        <w:tc>
          <w:tcPr>
            <w:tcW w:w="1523" w:type="dxa"/>
          </w:tcPr>
          <w:p w14:paraId="493C100E"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ocumenting the progress</w:t>
            </w:r>
          </w:p>
        </w:tc>
        <w:tc>
          <w:tcPr>
            <w:tcW w:w="6469" w:type="dxa"/>
          </w:tcPr>
          <w:p w14:paraId="2040B630"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3" w:type="dxa"/>
          </w:tcPr>
          <w:p w14:paraId="6D9A25C1" w14:textId="77777777" w:rsidR="00F829CB" w:rsidRPr="00DB1F7B" w:rsidRDefault="00F829C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DB1F7B">
              <w:rPr>
                <w:rFonts w:ascii="Times New Roman" w:hAnsi="Times New Roman" w:cs="Times New Roman"/>
                <w:color w:val="000000" w:themeColor="text1"/>
                <w:sz w:val="24"/>
                <w:szCs w:val="24"/>
              </w:rPr>
              <w:t>LO8, LO6</w:t>
            </w:r>
          </w:p>
        </w:tc>
        <w:tc>
          <w:tcPr>
            <w:tcW w:w="730" w:type="dxa"/>
          </w:tcPr>
          <w:p w14:paraId="4DA7408B" w14:textId="77777777" w:rsidR="00F829CB" w:rsidRPr="006B11E7" w:rsidRDefault="00F829CB" w:rsidP="00F829CB">
            <w:pPr>
              <w:autoSpaceDE w:val="0"/>
              <w:autoSpaceDN w:val="0"/>
              <w:adjustRightInd w:val="0"/>
              <w:spacing w:line="360" w:lineRule="auto"/>
              <w:jc w:val="center"/>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t>
            </w:r>
          </w:p>
        </w:tc>
      </w:tr>
      <w:tr w:rsidR="00F829CB" w:rsidRPr="006B11E7" w14:paraId="353AF270" w14:textId="77777777" w:rsidTr="00762F7E">
        <w:trPr>
          <w:trHeight w:val="944"/>
        </w:trPr>
        <w:tc>
          <w:tcPr>
            <w:tcW w:w="1523" w:type="dxa"/>
          </w:tcPr>
          <w:p w14:paraId="28F4A854"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ublish Findings</w:t>
            </w:r>
          </w:p>
        </w:tc>
        <w:tc>
          <w:tcPr>
            <w:tcW w:w="6469" w:type="dxa"/>
          </w:tcPr>
          <w:p w14:paraId="592C5755" w14:textId="2B9A1F06"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51F504B"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6D57FCC0"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638831BB" w14:textId="6A5FCDEB" w:rsidR="004B49D4"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3" w:type="dxa"/>
          </w:tcPr>
          <w:p w14:paraId="7AE8C6FF" w14:textId="77777777" w:rsidR="00F829CB" w:rsidRPr="00DB1F7B" w:rsidRDefault="00F829C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DB1F7B">
              <w:rPr>
                <w:rFonts w:ascii="Times New Roman" w:hAnsi="Times New Roman" w:cs="Times New Roman"/>
                <w:color w:val="000000" w:themeColor="text1"/>
                <w:sz w:val="24"/>
                <w:szCs w:val="24"/>
              </w:rPr>
              <w:t>LO4,</w:t>
            </w:r>
          </w:p>
          <w:p w14:paraId="4F270C56" w14:textId="77777777" w:rsidR="00F829CB" w:rsidRPr="00DB1F7B" w:rsidRDefault="00F829CB" w:rsidP="00DB1F7B">
            <w:pPr>
              <w:autoSpaceDE w:val="0"/>
              <w:autoSpaceDN w:val="0"/>
              <w:adjustRightInd w:val="0"/>
              <w:spacing w:line="360" w:lineRule="auto"/>
              <w:jc w:val="both"/>
              <w:rPr>
                <w:rFonts w:ascii="Times New Roman" w:hAnsi="Times New Roman" w:cs="Times New Roman"/>
                <w:color w:val="000000" w:themeColor="text1"/>
                <w:sz w:val="24"/>
                <w:szCs w:val="24"/>
              </w:rPr>
            </w:pPr>
            <w:r w:rsidRPr="00DB1F7B">
              <w:rPr>
                <w:rFonts w:ascii="Times New Roman" w:hAnsi="Times New Roman" w:cs="Times New Roman"/>
                <w:color w:val="000000" w:themeColor="text1"/>
                <w:sz w:val="24"/>
                <w:szCs w:val="24"/>
              </w:rPr>
              <w:t>LO8</w:t>
            </w:r>
          </w:p>
        </w:tc>
        <w:tc>
          <w:tcPr>
            <w:tcW w:w="730" w:type="dxa"/>
          </w:tcPr>
          <w:p w14:paraId="28112812" w14:textId="77777777" w:rsidR="00F829CB" w:rsidRPr="006B11E7" w:rsidRDefault="00F829CB" w:rsidP="00F829CB">
            <w:pPr>
              <w:autoSpaceDE w:val="0"/>
              <w:autoSpaceDN w:val="0"/>
              <w:adjustRightInd w:val="0"/>
              <w:spacing w:line="360" w:lineRule="auto"/>
              <w:jc w:val="center"/>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t>
            </w:r>
          </w:p>
        </w:tc>
      </w:tr>
    </w:tbl>
    <w:p w14:paraId="65E87905" w14:textId="77777777" w:rsidR="004B49D4" w:rsidRPr="004B49D4" w:rsidRDefault="004B49D4" w:rsidP="004B49D4">
      <w:bookmarkStart w:id="38" w:name="_Toc117031205"/>
    </w:p>
    <w:p w14:paraId="06B17154" w14:textId="77777777" w:rsidR="004B49D4" w:rsidRDefault="004B49D4">
      <w:pPr>
        <w:rPr>
          <w:rFonts w:ascii="Times New Roman" w:eastAsiaTheme="majorEastAsia" w:hAnsi="Times New Roman" w:cs="Times New Roman"/>
          <w:b/>
          <w:color w:val="6F1515"/>
          <w:sz w:val="32"/>
          <w:szCs w:val="32"/>
        </w:rPr>
      </w:pPr>
      <w:r>
        <w:rPr>
          <w:rFonts w:cs="Times New Roman"/>
          <w:szCs w:val="32"/>
        </w:rPr>
        <w:br w:type="page"/>
      </w:r>
    </w:p>
    <w:p w14:paraId="3173797F" w14:textId="545CC9AA" w:rsidR="00F829CB" w:rsidRPr="009015A0" w:rsidRDefault="00F829CB" w:rsidP="008866F5">
      <w:pPr>
        <w:pStyle w:val="Heading1"/>
        <w:spacing w:line="360" w:lineRule="auto"/>
        <w:rPr>
          <w:rFonts w:cs="Times New Roman"/>
          <w:szCs w:val="32"/>
        </w:rPr>
      </w:pPr>
      <w:bookmarkStart w:id="39" w:name="_Toc118541975"/>
      <w:r w:rsidRPr="009015A0">
        <w:rPr>
          <w:rFonts w:cs="Times New Roman"/>
          <w:szCs w:val="32"/>
        </w:rPr>
        <w:lastRenderedPageBreak/>
        <w:t>12. PROJECT SCOPE</w:t>
      </w:r>
      <w:bookmarkEnd w:id="38"/>
      <w:bookmarkEnd w:id="39"/>
    </w:p>
    <w:p w14:paraId="3608C991"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aim of this project to maximize transformers optimization by hyperparameter tuning, given below are the following scope details for the project objectives to be achieved, along with the review of existing solutions and with the time period taken into consideration.</w:t>
      </w:r>
    </w:p>
    <w:p w14:paraId="0A297DA5" w14:textId="77777777" w:rsidR="00F829CB" w:rsidRPr="006B11E7" w:rsidRDefault="00F829CB" w:rsidP="008866F5">
      <w:pPr>
        <w:pStyle w:val="Heading2"/>
        <w:spacing w:line="360" w:lineRule="auto"/>
        <w:rPr>
          <w:rFonts w:ascii="Times New Roman" w:hAnsi="Times New Roman" w:cs="Times New Roman"/>
          <w:b/>
          <w:color w:val="6F1515"/>
          <w:sz w:val="28"/>
          <w:szCs w:val="28"/>
        </w:rPr>
      </w:pPr>
      <w:bookmarkStart w:id="40" w:name="_Toc117031206"/>
      <w:bookmarkStart w:id="41" w:name="_Toc118541976"/>
      <w:r w:rsidRPr="006B11E7">
        <w:rPr>
          <w:rFonts w:ascii="Times New Roman" w:hAnsi="Times New Roman" w:cs="Times New Roman"/>
          <w:b/>
          <w:color w:val="6F1515"/>
          <w:sz w:val="28"/>
          <w:szCs w:val="28"/>
        </w:rPr>
        <w:t>12.1.  In-Scope</w:t>
      </w:r>
      <w:bookmarkEnd w:id="40"/>
      <w:bookmarkEnd w:id="41"/>
    </w:p>
    <w:p w14:paraId="74C5DEBB" w14:textId="1EF4A43D" w:rsidR="00F829CB" w:rsidRDefault="00F829CB" w:rsidP="00F829CB">
      <w:pPr>
        <w:spacing w:line="24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project's scope is as follows:</w:t>
      </w:r>
    </w:p>
    <w:p w14:paraId="2A4D79A6" w14:textId="0CA12A42" w:rsidR="00DF20D1" w:rsidRPr="00DF20D1" w:rsidRDefault="00DF20D1" w:rsidP="00DF20D1">
      <w:pPr>
        <w:pStyle w:val="ListParagraph"/>
        <w:numPr>
          <w:ilvl w:val="0"/>
          <w:numId w:val="14"/>
        </w:numPr>
        <w:spacing w:line="360" w:lineRule="auto"/>
        <w:jc w:val="both"/>
        <w:rPr>
          <w:rFonts w:ascii="Times New Roman" w:hAnsi="Times New Roman" w:cs="Times New Roman"/>
          <w:i/>
          <w:color w:val="000000" w:themeColor="text1"/>
          <w:sz w:val="24"/>
          <w:szCs w:val="24"/>
        </w:rPr>
      </w:pPr>
      <w:r>
        <w:rPr>
          <w:rFonts w:ascii="Times New Roman" w:hAnsi="Times New Roman" w:cs="Times New Roman"/>
          <w:b/>
          <w:i/>
          <w:color w:val="000000" w:themeColor="text1"/>
          <w:sz w:val="24"/>
          <w:szCs w:val="24"/>
        </w:rPr>
        <w:t>System</w:t>
      </w:r>
      <w:r w:rsidRPr="00DF20D1">
        <w:rPr>
          <w:rFonts w:ascii="Times New Roman" w:hAnsi="Times New Roman" w:cs="Times New Roman"/>
          <w:b/>
          <w:i/>
          <w:color w:val="000000" w:themeColor="text1"/>
          <w:sz w:val="24"/>
          <w:szCs w:val="24"/>
        </w:rPr>
        <w:t xml:space="preserve"> Generalization</w:t>
      </w:r>
      <w:r>
        <w:rPr>
          <w:rFonts w:ascii="Times New Roman" w:hAnsi="Times New Roman" w:cs="Times New Roman"/>
          <w:b/>
          <w:i/>
          <w:color w:val="000000" w:themeColor="text1"/>
          <w:sz w:val="24"/>
          <w:szCs w:val="24"/>
        </w:rPr>
        <w:t xml:space="preserve"> – </w:t>
      </w:r>
      <w:r w:rsidRPr="00DF20D1">
        <w:rPr>
          <w:rFonts w:ascii="Times New Roman" w:hAnsi="Times New Roman" w:cs="Times New Roman"/>
          <w:color w:val="000000" w:themeColor="text1"/>
          <w:sz w:val="24"/>
          <w:szCs w:val="24"/>
        </w:rPr>
        <w:t>Creating</w:t>
      </w:r>
      <w:r>
        <w:rPr>
          <w:rFonts w:ascii="Times New Roman" w:hAnsi="Times New Roman" w:cs="Times New Roman"/>
          <w:color w:val="000000" w:themeColor="text1"/>
          <w:sz w:val="24"/>
          <w:szCs w:val="24"/>
        </w:rPr>
        <w:t xml:space="preserve"> a generalized system to be able to </w:t>
      </w:r>
      <w:r w:rsidRPr="00DF20D1">
        <w:rPr>
          <w:rFonts w:ascii="Times New Roman" w:hAnsi="Times New Roman" w:cs="Times New Roman"/>
          <w:b/>
          <w:color w:val="000000" w:themeColor="text1"/>
          <w:sz w:val="24"/>
          <w:szCs w:val="24"/>
          <w:u w:val="single"/>
        </w:rPr>
        <w:t>adapt</w:t>
      </w:r>
      <w:r>
        <w:rPr>
          <w:rFonts w:ascii="Times New Roman" w:hAnsi="Times New Roman" w:cs="Times New Roman"/>
          <w:color w:val="000000" w:themeColor="text1"/>
          <w:sz w:val="24"/>
          <w:szCs w:val="24"/>
        </w:rPr>
        <w:t xml:space="preserve"> to any domain.</w:t>
      </w:r>
    </w:p>
    <w:p w14:paraId="65FEAA30" w14:textId="3B57FEDD" w:rsidR="00F829CB" w:rsidRPr="006B11E7" w:rsidRDefault="00DF20D1" w:rsidP="00DF20D1">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00F829CB" w:rsidRPr="006B11E7">
        <w:rPr>
          <w:rFonts w:ascii="Times New Roman" w:hAnsi="Times New Roman" w:cs="Times New Roman"/>
          <w:color w:val="000000" w:themeColor="text1"/>
          <w:sz w:val="24"/>
          <w:szCs w:val="24"/>
        </w:rPr>
        <w:t xml:space="preserve"> – Reconstructing the dataset to a format structure which can be used for </w:t>
      </w:r>
      <w:r w:rsidR="009D14EF">
        <w:rPr>
          <w:rFonts w:ascii="Times New Roman" w:hAnsi="Times New Roman" w:cs="Times New Roman"/>
          <w:color w:val="000000" w:themeColor="text1"/>
          <w:sz w:val="24"/>
          <w:szCs w:val="24"/>
        </w:rPr>
        <w:t xml:space="preserve">data preprocessing + </w:t>
      </w:r>
      <w:r w:rsidR="00F829CB" w:rsidRPr="006B11E7">
        <w:rPr>
          <w:rFonts w:ascii="Times New Roman" w:hAnsi="Times New Roman" w:cs="Times New Roman"/>
          <w:color w:val="000000" w:themeColor="text1"/>
          <w:sz w:val="24"/>
          <w:szCs w:val="24"/>
        </w:rPr>
        <w:t>model training.</w:t>
      </w:r>
    </w:p>
    <w:p w14:paraId="75D3CFD2"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59D8AA11"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680134E6"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11575CE2" w14:textId="0EA6794C" w:rsidR="00F829CB"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5F931135" w14:textId="77777777" w:rsidR="00F829CB" w:rsidRPr="006B11E7" w:rsidRDefault="00F829CB" w:rsidP="005964EA">
      <w:pPr>
        <w:pStyle w:val="Heading2"/>
        <w:spacing w:line="360" w:lineRule="auto"/>
        <w:rPr>
          <w:rFonts w:ascii="Times New Roman" w:hAnsi="Times New Roman" w:cs="Times New Roman"/>
          <w:b/>
          <w:color w:val="6F1515"/>
          <w:sz w:val="28"/>
          <w:szCs w:val="28"/>
        </w:rPr>
      </w:pPr>
      <w:bookmarkStart w:id="42" w:name="_Toc117031207"/>
      <w:bookmarkStart w:id="43" w:name="_Toc118541977"/>
      <w:r w:rsidRPr="006B11E7">
        <w:rPr>
          <w:rFonts w:ascii="Times New Roman" w:hAnsi="Times New Roman" w:cs="Times New Roman"/>
          <w:b/>
          <w:color w:val="6F1515"/>
          <w:sz w:val="28"/>
          <w:szCs w:val="28"/>
        </w:rPr>
        <w:t>12.2. Out-Scope</w:t>
      </w:r>
      <w:bookmarkEnd w:id="42"/>
      <w:bookmarkEnd w:id="43"/>
    </w:p>
    <w:p w14:paraId="2808068E" w14:textId="77777777" w:rsidR="00F829CB" w:rsidRPr="006B11E7" w:rsidRDefault="00F829CB" w:rsidP="00F829CB">
      <w:pPr>
        <w:spacing w:line="24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project will not include the followings:</w:t>
      </w:r>
    </w:p>
    <w:p w14:paraId="56F0496E"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07609208" w14:textId="4A5DE20B" w:rsidR="004B49D4" w:rsidRPr="004B49D4" w:rsidRDefault="00F829CB" w:rsidP="004B49D4">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bookmarkStart w:id="44" w:name="_Toc117031208"/>
    </w:p>
    <w:p w14:paraId="66C1C516" w14:textId="77777777" w:rsidR="004B49D4" w:rsidRDefault="004B49D4">
      <w:pPr>
        <w:rPr>
          <w:rFonts w:ascii="Times New Roman" w:eastAsiaTheme="majorEastAsia" w:hAnsi="Times New Roman" w:cs="Times New Roman"/>
          <w:b/>
          <w:color w:val="6F1515"/>
          <w:sz w:val="32"/>
          <w:szCs w:val="32"/>
        </w:rPr>
      </w:pPr>
      <w:r>
        <w:rPr>
          <w:rFonts w:ascii="Times New Roman" w:hAnsi="Times New Roman" w:cs="Times New Roman"/>
          <w:b/>
          <w:color w:val="6F1515"/>
        </w:rPr>
        <w:br w:type="page"/>
      </w:r>
    </w:p>
    <w:p w14:paraId="1C21B179" w14:textId="0EB5927F" w:rsidR="00F829CB" w:rsidRPr="006B11E7" w:rsidRDefault="00F829CB" w:rsidP="00F829CB">
      <w:pPr>
        <w:pStyle w:val="Heading2"/>
        <w:spacing w:line="480" w:lineRule="auto"/>
        <w:rPr>
          <w:rFonts w:ascii="Times New Roman" w:hAnsi="Times New Roman" w:cs="Times New Roman"/>
          <w:b/>
          <w:caps/>
          <w:color w:val="6F1515"/>
        </w:rPr>
      </w:pPr>
      <w:bookmarkStart w:id="45" w:name="_Toc118541978"/>
      <w:r w:rsidRPr="006B11E7">
        <w:rPr>
          <w:rFonts w:ascii="Times New Roman" w:hAnsi="Times New Roman" w:cs="Times New Roman"/>
          <w:b/>
          <w:color w:val="6F1515"/>
        </w:rPr>
        <w:lastRenderedPageBreak/>
        <w:t xml:space="preserve">12.3. </w:t>
      </w:r>
      <w:r w:rsidRPr="006B11E7">
        <w:rPr>
          <w:rFonts w:ascii="Times New Roman" w:hAnsi="Times New Roman" w:cs="Times New Roman"/>
          <w:b/>
          <w:caps/>
          <w:color w:val="6F1515"/>
        </w:rPr>
        <w:t>Prototype Diagram</w:t>
      </w:r>
      <w:bookmarkEnd w:id="44"/>
      <w:bookmarkEnd w:id="45"/>
    </w:p>
    <w:p w14:paraId="552EC1D7" w14:textId="6DF6376E" w:rsidR="00CF5C88" w:rsidRPr="00C946BE" w:rsidRDefault="00CF5C88" w:rsidP="00CF5C88">
      <w:pPr>
        <w:pStyle w:val="Caption"/>
        <w:spacing w:line="360" w:lineRule="auto"/>
        <w:rPr>
          <w:rFonts w:cs="Times New Roman"/>
          <w:color w:val="auto"/>
          <w:szCs w:val="24"/>
        </w:rPr>
      </w:pPr>
      <w:bookmarkStart w:id="46" w:name="_Toc117030543"/>
      <w:bookmarkStart w:id="47" w:name="_Toc117030584"/>
      <w:bookmarkStart w:id="48" w:name="_Toc117550682"/>
      <w:r w:rsidRPr="00C946BE">
        <w:rPr>
          <w:rFonts w:cs="Times New Roman"/>
          <w:color w:val="auto"/>
          <w:szCs w:val="24"/>
        </w:rPr>
        <w:t xml:space="preserve">Figure </w:t>
      </w:r>
      <w:r w:rsidR="002D3F84" w:rsidRPr="00C946BE">
        <w:rPr>
          <w:rFonts w:cs="Times New Roman"/>
          <w:color w:val="auto"/>
          <w:szCs w:val="24"/>
        </w:rPr>
        <w:fldChar w:fldCharType="begin"/>
      </w:r>
      <w:r w:rsidR="002D3F84" w:rsidRPr="00C946BE">
        <w:rPr>
          <w:rFonts w:cs="Times New Roman"/>
          <w:color w:val="auto"/>
          <w:szCs w:val="24"/>
        </w:rPr>
        <w:instrText xml:space="preserve"> SEQ Figure \* ARABIC </w:instrText>
      </w:r>
      <w:r w:rsidR="002D3F84" w:rsidRPr="00C946BE">
        <w:rPr>
          <w:rFonts w:cs="Times New Roman"/>
          <w:color w:val="auto"/>
          <w:szCs w:val="24"/>
        </w:rPr>
        <w:fldChar w:fldCharType="separate"/>
      </w:r>
      <w:r w:rsidR="008965E2">
        <w:rPr>
          <w:rFonts w:cs="Times New Roman"/>
          <w:noProof/>
          <w:color w:val="auto"/>
          <w:szCs w:val="24"/>
        </w:rPr>
        <w:t>1</w:t>
      </w:r>
      <w:r w:rsidR="002D3F84" w:rsidRPr="00C946BE">
        <w:rPr>
          <w:rFonts w:cs="Times New Roman"/>
          <w:color w:val="auto"/>
          <w:szCs w:val="24"/>
        </w:rPr>
        <w:fldChar w:fldCharType="end"/>
      </w:r>
      <w:r w:rsidRPr="00C946BE">
        <w:rPr>
          <w:rFonts w:cs="Times New Roman"/>
          <w:color w:val="auto"/>
          <w:szCs w:val="24"/>
        </w:rPr>
        <w:t>2.</w:t>
      </w:r>
      <w:r w:rsidR="00C946BE">
        <w:rPr>
          <w:rFonts w:cs="Times New Roman"/>
          <w:color w:val="auto"/>
          <w:szCs w:val="24"/>
        </w:rPr>
        <w:t>1</w:t>
      </w:r>
      <w:r w:rsidRPr="00C946BE">
        <w:rPr>
          <w:rFonts w:cs="Times New Roman"/>
          <w:color w:val="auto"/>
          <w:szCs w:val="24"/>
        </w:rPr>
        <w:t xml:space="preserve"> - Prototype Feature Diagram (Self-composed)</w:t>
      </w:r>
      <w:bookmarkEnd w:id="46"/>
      <w:bookmarkEnd w:id="47"/>
      <w:bookmarkEnd w:id="48"/>
    </w:p>
    <w:p w14:paraId="2CAC070E" w14:textId="5E1DF8AA" w:rsidR="00F829CB" w:rsidRPr="004B49D4" w:rsidRDefault="00DC1C63" w:rsidP="004B49D4">
      <w:pPr>
        <w:keepNext/>
        <w:spacing w:line="360" w:lineRule="auto"/>
        <w:jc w:val="center"/>
      </w:pPr>
      <w:r>
        <w:rPr>
          <w:rFonts w:ascii="Times New Roman" w:hAnsi="Times New Roman" w:cs="Times New Roman"/>
          <w:b/>
          <w:noProof/>
          <w:color w:val="000000" w:themeColor="text1"/>
          <w:sz w:val="28"/>
          <w:szCs w:val="24"/>
        </w:rPr>
        <w:drawing>
          <wp:inline distT="0" distB="0" distL="0" distR="0" wp14:anchorId="40AC1C9E" wp14:editId="76FCDFAD">
            <wp:extent cx="4040505" cy="38169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pic:spPr>
                </pic:pic>
              </a:graphicData>
            </a:graphic>
          </wp:inline>
        </w:drawing>
      </w:r>
    </w:p>
    <w:p w14:paraId="75C322ED" w14:textId="77777777" w:rsidR="00F829CB" w:rsidRPr="009015A0" w:rsidRDefault="00F829CB" w:rsidP="00F829CB">
      <w:pPr>
        <w:pStyle w:val="Heading1"/>
        <w:spacing w:before="0" w:line="360" w:lineRule="auto"/>
        <w:rPr>
          <w:rFonts w:cs="Times New Roman"/>
          <w:szCs w:val="32"/>
        </w:rPr>
      </w:pPr>
      <w:bookmarkStart w:id="49" w:name="_Toc117031209"/>
      <w:bookmarkStart w:id="50" w:name="_Toc118541979"/>
      <w:r w:rsidRPr="009015A0">
        <w:rPr>
          <w:rFonts w:cs="Times New Roman"/>
          <w:szCs w:val="32"/>
        </w:rPr>
        <w:t>13. PROPOSED METHODOLOGY</w:t>
      </w:r>
      <w:bookmarkEnd w:id="49"/>
      <w:bookmarkEnd w:id="50"/>
    </w:p>
    <w:p w14:paraId="5A1FC32D" w14:textId="77777777" w:rsidR="00F829CB" w:rsidRPr="006B11E7" w:rsidRDefault="00F829CB" w:rsidP="008866F5">
      <w:pPr>
        <w:pStyle w:val="Heading2"/>
        <w:spacing w:before="0" w:line="360" w:lineRule="auto"/>
        <w:rPr>
          <w:rFonts w:ascii="Times New Roman" w:hAnsi="Times New Roman" w:cs="Times New Roman"/>
          <w:b/>
          <w:color w:val="6F1515"/>
          <w:sz w:val="28"/>
          <w:szCs w:val="28"/>
        </w:rPr>
      </w:pPr>
      <w:bookmarkStart w:id="51" w:name="_Toc117031210"/>
      <w:bookmarkStart w:id="52" w:name="_Toc118541980"/>
      <w:r w:rsidRPr="006B11E7">
        <w:rPr>
          <w:rFonts w:ascii="Times New Roman" w:hAnsi="Times New Roman" w:cs="Times New Roman"/>
          <w:b/>
          <w:color w:val="6F1515"/>
          <w:sz w:val="28"/>
          <w:szCs w:val="28"/>
        </w:rPr>
        <w:t>13.1. Research Methodology</w:t>
      </w:r>
      <w:bookmarkEnd w:id="51"/>
      <w:bookmarkEnd w:id="52"/>
    </w:p>
    <w:p w14:paraId="0F8F708A"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0CDD13C9" w14:textId="1919C67F"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sidR="002C7D06">
        <w:rPr>
          <w:rFonts w:ascii="Times New Roman" w:hAnsi="Times New Roman" w:cs="Times New Roman"/>
          <w:sz w:val="24"/>
          <w:szCs w:val="24"/>
        </w:rPr>
        <w:t xml:space="preserve"> </w:t>
      </w:r>
      <w:r w:rsidR="002C7D06">
        <w:rPr>
          <w:rFonts w:ascii="Times New Roman" w:hAnsi="Times New Roman" w:cs="Times New Roman"/>
          <w:sz w:val="24"/>
          <w:szCs w:val="24"/>
        </w:rPr>
        <w:fldChar w:fldCharType="begin"/>
      </w:r>
      <w:r w:rsidR="002C7D06">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sidR="002C7D06">
        <w:rPr>
          <w:rFonts w:ascii="Times New Roman" w:hAnsi="Times New Roman" w:cs="Times New Roman"/>
          <w:sz w:val="24"/>
          <w:szCs w:val="24"/>
        </w:rPr>
        <w:fldChar w:fldCharType="separate"/>
      </w:r>
      <w:r w:rsidR="002C7D06" w:rsidRPr="002C7D06">
        <w:rPr>
          <w:rFonts w:ascii="Times New Roman" w:hAnsi="Times New Roman" w:cs="Times New Roman"/>
          <w:sz w:val="24"/>
        </w:rPr>
        <w:t>(Saunders, Lewis and Thornhill, 2007)</w:t>
      </w:r>
      <w:r w:rsidR="002C7D06">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184CBB99" w14:textId="79F5B39A" w:rsidR="00F829CB" w:rsidRPr="009015A0" w:rsidRDefault="00F829CB" w:rsidP="00F829CB">
      <w:pPr>
        <w:pStyle w:val="Caption"/>
        <w:keepNext/>
        <w:rPr>
          <w:rFonts w:cs="Times New Roman"/>
          <w:color w:val="auto"/>
          <w:szCs w:val="24"/>
        </w:rPr>
      </w:pPr>
      <w:bookmarkStart w:id="53" w:name="_Toc117031181"/>
      <w:bookmarkStart w:id="54" w:name="_Toc117584438"/>
      <w:r w:rsidRPr="009015A0">
        <w:rPr>
          <w:rFonts w:cs="Times New Roman"/>
          <w:color w:val="auto"/>
          <w:szCs w:val="24"/>
        </w:rPr>
        <w:lastRenderedPageBreak/>
        <w:t>Table 1</w:t>
      </w:r>
      <w:r w:rsidRPr="009015A0">
        <w:rPr>
          <w:rFonts w:cs="Times New Roman"/>
          <w:color w:val="auto"/>
          <w:szCs w:val="24"/>
        </w:rPr>
        <w:fldChar w:fldCharType="begin"/>
      </w:r>
      <w:r w:rsidRPr="009015A0">
        <w:rPr>
          <w:rFonts w:cs="Times New Roman"/>
          <w:color w:val="auto"/>
          <w:szCs w:val="24"/>
        </w:rPr>
        <w:instrText xml:space="preserve"> SEQ Table \* ARABIC </w:instrText>
      </w:r>
      <w:r w:rsidRPr="009015A0">
        <w:rPr>
          <w:rFonts w:cs="Times New Roman"/>
          <w:color w:val="auto"/>
          <w:szCs w:val="24"/>
        </w:rPr>
        <w:fldChar w:fldCharType="separate"/>
      </w:r>
      <w:r w:rsidR="008965E2">
        <w:rPr>
          <w:rFonts w:cs="Times New Roman"/>
          <w:noProof/>
          <w:color w:val="auto"/>
          <w:szCs w:val="24"/>
        </w:rPr>
        <w:t>2</w:t>
      </w:r>
      <w:r w:rsidRPr="009015A0">
        <w:rPr>
          <w:rFonts w:cs="Times New Roman"/>
          <w:color w:val="auto"/>
          <w:szCs w:val="24"/>
        </w:rPr>
        <w:fldChar w:fldCharType="end"/>
      </w:r>
      <w:r w:rsidRPr="009015A0">
        <w:rPr>
          <w:rFonts w:cs="Times New Roman"/>
          <w:color w:val="auto"/>
          <w:szCs w:val="24"/>
        </w:rPr>
        <w:t>.1 - Research Methodology</w:t>
      </w:r>
      <w:bookmarkEnd w:id="53"/>
      <w:bookmarkEnd w:id="54"/>
    </w:p>
    <w:tbl>
      <w:tblPr>
        <w:tblStyle w:val="TableGrid"/>
        <w:tblW w:w="9384" w:type="dxa"/>
        <w:tblLook w:val="04A0" w:firstRow="1" w:lastRow="0" w:firstColumn="1" w:lastColumn="0" w:noHBand="0" w:noVBand="1"/>
      </w:tblPr>
      <w:tblGrid>
        <w:gridCol w:w="2209"/>
        <w:gridCol w:w="7175"/>
      </w:tblGrid>
      <w:tr w:rsidR="00F829CB" w:rsidRPr="006B11E7" w14:paraId="749DD8C1" w14:textId="77777777" w:rsidTr="00576B65">
        <w:trPr>
          <w:trHeight w:val="2037"/>
        </w:trPr>
        <w:tc>
          <w:tcPr>
            <w:tcW w:w="2209" w:type="dxa"/>
            <w:shd w:val="clear" w:color="auto" w:fill="F2F2F2" w:themeFill="background1" w:themeFillShade="F2"/>
          </w:tcPr>
          <w:p w14:paraId="52C58B30"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175" w:type="dxa"/>
          </w:tcPr>
          <w:p w14:paraId="7F798986"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F829CB" w:rsidRPr="006B11E7" w14:paraId="6B4B39D7" w14:textId="77777777" w:rsidTr="00576B65">
        <w:trPr>
          <w:trHeight w:val="2345"/>
        </w:trPr>
        <w:tc>
          <w:tcPr>
            <w:tcW w:w="2209" w:type="dxa"/>
            <w:shd w:val="clear" w:color="auto" w:fill="F2F2F2" w:themeFill="background1" w:themeFillShade="F2"/>
          </w:tcPr>
          <w:p w14:paraId="669166B6"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175" w:type="dxa"/>
          </w:tcPr>
          <w:p w14:paraId="731E4508"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F829CB" w:rsidRPr="006B11E7" w14:paraId="47A83805" w14:textId="77777777" w:rsidTr="00576B65">
        <w:trPr>
          <w:trHeight w:val="2037"/>
        </w:trPr>
        <w:tc>
          <w:tcPr>
            <w:tcW w:w="2209" w:type="dxa"/>
            <w:shd w:val="clear" w:color="auto" w:fill="F2F2F2" w:themeFill="background1" w:themeFillShade="F2"/>
          </w:tcPr>
          <w:p w14:paraId="3FF6E9B6"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Strategy</w:t>
            </w:r>
          </w:p>
        </w:tc>
        <w:tc>
          <w:tcPr>
            <w:tcW w:w="7175" w:type="dxa"/>
          </w:tcPr>
          <w:p w14:paraId="7E70C7A6"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F829CB" w:rsidRPr="006B11E7" w14:paraId="04E640DD" w14:textId="77777777" w:rsidTr="00576B65">
        <w:trPr>
          <w:trHeight w:val="2970"/>
        </w:trPr>
        <w:tc>
          <w:tcPr>
            <w:tcW w:w="2209" w:type="dxa"/>
            <w:shd w:val="clear" w:color="auto" w:fill="F2F2F2" w:themeFill="background1" w:themeFillShade="F2"/>
          </w:tcPr>
          <w:p w14:paraId="1B79F674"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175" w:type="dxa"/>
          </w:tcPr>
          <w:p w14:paraId="30F0836D"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15EECAC9"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r w:rsidRPr="006B11E7">
              <w:rPr>
                <w:rFonts w:ascii="Times New Roman" w:hAnsi="Times New Roman" w:cs="Times New Roman"/>
                <w:sz w:val="24"/>
                <w:szCs w:val="24"/>
              </w:rPr>
              <w:t xml:space="preserve">qualitativeness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F829CB" w:rsidRPr="006B11E7" w14:paraId="208C2B8A" w14:textId="77777777" w:rsidTr="00576B65">
        <w:trPr>
          <w:trHeight w:val="1617"/>
        </w:trPr>
        <w:tc>
          <w:tcPr>
            <w:tcW w:w="2209" w:type="dxa"/>
            <w:shd w:val="clear" w:color="auto" w:fill="F2F2F2" w:themeFill="background1" w:themeFillShade="F2"/>
          </w:tcPr>
          <w:p w14:paraId="10530879"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175" w:type="dxa"/>
          </w:tcPr>
          <w:p w14:paraId="5C78C78C"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F829CB" w:rsidRPr="006B11E7" w14:paraId="42A02123" w14:textId="77777777" w:rsidTr="00576B65">
        <w:trPr>
          <w:trHeight w:val="1443"/>
        </w:trPr>
        <w:tc>
          <w:tcPr>
            <w:tcW w:w="2209" w:type="dxa"/>
            <w:shd w:val="clear" w:color="auto" w:fill="F2F2F2" w:themeFill="background1" w:themeFillShade="F2"/>
          </w:tcPr>
          <w:p w14:paraId="3C6F1344"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175" w:type="dxa"/>
          </w:tcPr>
          <w:p w14:paraId="0C42F22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7F503221"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46140900" w14:textId="0E4EA380" w:rsidR="00F829CB" w:rsidRPr="006B11E7" w:rsidRDefault="00F829CB" w:rsidP="00E67A1D">
      <w:pPr>
        <w:pStyle w:val="Heading2"/>
        <w:spacing w:before="100" w:line="360" w:lineRule="auto"/>
        <w:rPr>
          <w:rFonts w:ascii="Times New Roman" w:hAnsi="Times New Roman" w:cs="Times New Roman"/>
          <w:b/>
          <w:color w:val="6F1515"/>
          <w:sz w:val="28"/>
          <w:szCs w:val="28"/>
        </w:rPr>
      </w:pPr>
      <w:bookmarkStart w:id="55" w:name="_Toc117031211"/>
      <w:bookmarkStart w:id="56" w:name="_Toc118541981"/>
      <w:r w:rsidRPr="006B11E7">
        <w:rPr>
          <w:rFonts w:ascii="Times New Roman" w:hAnsi="Times New Roman" w:cs="Times New Roman"/>
          <w:b/>
          <w:color w:val="6F1515"/>
          <w:sz w:val="28"/>
          <w:szCs w:val="28"/>
        </w:rPr>
        <w:lastRenderedPageBreak/>
        <w:t>13.2. Development Methodology</w:t>
      </w:r>
      <w:bookmarkEnd w:id="55"/>
      <w:bookmarkEnd w:id="56"/>
    </w:p>
    <w:p w14:paraId="09AA27D6" w14:textId="59855362" w:rsidR="00F829CB" w:rsidRPr="006B11E7" w:rsidRDefault="00F829CB" w:rsidP="008866F5">
      <w:pPr>
        <w:pStyle w:val="Heading3"/>
        <w:spacing w:line="360" w:lineRule="auto"/>
        <w:rPr>
          <w:rFonts w:ascii="Times New Roman" w:hAnsi="Times New Roman" w:cs="Times New Roman"/>
          <w:b/>
          <w:color w:val="6F1515"/>
          <w:sz w:val="24"/>
          <w:szCs w:val="24"/>
        </w:rPr>
      </w:pPr>
      <w:bookmarkStart w:id="57" w:name="_Toc117031212"/>
      <w:bookmarkStart w:id="58" w:name="_Toc118541982"/>
      <w:r w:rsidRPr="006B11E7">
        <w:rPr>
          <w:rFonts w:ascii="Times New Roman" w:hAnsi="Times New Roman" w:cs="Times New Roman"/>
          <w:b/>
          <w:color w:val="6F1515"/>
          <w:sz w:val="24"/>
          <w:szCs w:val="24"/>
        </w:rPr>
        <w:t xml:space="preserve">13.2.1. </w:t>
      </w:r>
      <w:r w:rsidR="008866F5" w:rsidRPr="006B11E7">
        <w:rPr>
          <w:rFonts w:ascii="Times New Roman" w:hAnsi="Times New Roman" w:cs="Times New Roman"/>
          <w:b/>
          <w:color w:val="6F1515"/>
          <w:sz w:val="24"/>
          <w:szCs w:val="24"/>
        </w:rPr>
        <w:t>Life Cycle Model</w:t>
      </w:r>
      <w:bookmarkEnd w:id="57"/>
      <w:bookmarkEnd w:id="58"/>
    </w:p>
    <w:p w14:paraId="5FC6E042"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6B96218F"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59" w:name="_Toc117031213"/>
      <w:bookmarkStart w:id="60" w:name="_Toc118541983"/>
      <w:r w:rsidRPr="006B11E7">
        <w:rPr>
          <w:rFonts w:ascii="Times New Roman" w:hAnsi="Times New Roman" w:cs="Times New Roman"/>
          <w:b/>
          <w:color w:val="6F1515"/>
          <w:sz w:val="24"/>
          <w:szCs w:val="24"/>
        </w:rPr>
        <w:t>13.2.2. Design Methodology</w:t>
      </w:r>
      <w:bookmarkEnd w:id="59"/>
      <w:bookmarkEnd w:id="60"/>
    </w:p>
    <w:p w14:paraId="79926621"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odularity for flexibility and Code Reusability for efficiency and future development continuity was considered by the author to support incremental methodology, hence </w:t>
      </w:r>
      <w:r w:rsidRPr="006B11E7">
        <w:rPr>
          <w:rFonts w:ascii="Times New Roman" w:hAnsi="Times New Roman" w:cs="Times New Roman"/>
          <w:b/>
          <w:color w:val="000000" w:themeColor="text1"/>
          <w:sz w:val="24"/>
          <w:szCs w:val="24"/>
        </w:rPr>
        <w:t>Object-Oriented Analysis and Design</w:t>
      </w:r>
      <w:r w:rsidRPr="006B11E7">
        <w:rPr>
          <w:rFonts w:ascii="Times New Roman" w:hAnsi="Times New Roman" w:cs="Times New Roman"/>
          <w:color w:val="000000" w:themeColor="text1"/>
          <w:sz w:val="24"/>
          <w:szCs w:val="24"/>
        </w:rPr>
        <w:t xml:space="preserve"> was chosen as the Design Methodology for the project. </w:t>
      </w:r>
    </w:p>
    <w:p w14:paraId="0064F182"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61" w:name="_Toc117031214"/>
      <w:bookmarkStart w:id="62" w:name="_Toc118541984"/>
      <w:r w:rsidRPr="006B11E7">
        <w:rPr>
          <w:rFonts w:ascii="Times New Roman" w:hAnsi="Times New Roman" w:cs="Times New Roman"/>
          <w:b/>
          <w:color w:val="6F1515"/>
          <w:sz w:val="24"/>
          <w:szCs w:val="24"/>
        </w:rPr>
        <w:t>13.2.3. Development Methodology</w:t>
      </w:r>
      <w:bookmarkEnd w:id="61"/>
      <w:bookmarkEnd w:id="62"/>
    </w:p>
    <w:p w14:paraId="3B91C2E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Object oriented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p>
    <w:p w14:paraId="61EEADA6"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63" w:name="_Toc117031215"/>
      <w:bookmarkStart w:id="64" w:name="_Toc118541985"/>
      <w:r w:rsidRPr="006B11E7">
        <w:rPr>
          <w:rFonts w:ascii="Times New Roman" w:hAnsi="Times New Roman" w:cs="Times New Roman"/>
          <w:b/>
          <w:color w:val="6F1515"/>
          <w:sz w:val="24"/>
          <w:szCs w:val="24"/>
        </w:rPr>
        <w:t>13.2.4. Requirement Elicitation Methodology</w:t>
      </w:r>
      <w:bookmarkEnd w:id="63"/>
      <w:bookmarkEnd w:id="64"/>
    </w:p>
    <w:p w14:paraId="1C889518"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p>
    <w:p w14:paraId="3ECC80C0"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65" w:name="_Toc117031216"/>
      <w:bookmarkStart w:id="66" w:name="_Toc118541986"/>
      <w:r w:rsidRPr="006B11E7">
        <w:rPr>
          <w:rFonts w:ascii="Times New Roman" w:hAnsi="Times New Roman" w:cs="Times New Roman"/>
          <w:b/>
          <w:color w:val="6F1515"/>
          <w:sz w:val="24"/>
          <w:szCs w:val="24"/>
        </w:rPr>
        <w:t>13.2.5. Evaluation Methodology</w:t>
      </w:r>
      <w:bookmarkEnd w:id="65"/>
      <w:bookmarkEnd w:id="66"/>
    </w:p>
    <w:p w14:paraId="46742715"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Prototype testing</w:t>
      </w:r>
    </w:p>
    <w:p w14:paraId="2A831FD2" w14:textId="71C7B974" w:rsidR="004B49D4" w:rsidRPr="004B49D4" w:rsidRDefault="00F829CB" w:rsidP="004B49D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A set of test cases will be created in order to test out the entire flow of the prototype with respect to the actual output and whats expected.</w:t>
      </w:r>
    </w:p>
    <w:p w14:paraId="7A7E327F" w14:textId="2D5ED7A2"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Model testing</w:t>
      </w:r>
    </w:p>
    <w:p w14:paraId="566425E6" w14:textId="5EF20732"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With respect to previous research </w:t>
      </w:r>
      <w:r w:rsidRPr="006B11E7">
        <w:rPr>
          <w:rFonts w:ascii="Times New Roman" w:hAnsi="Times New Roman" w:cs="Times New Roman"/>
          <w:sz w:val="24"/>
          <w:szCs w:val="24"/>
        </w:rPr>
        <w:t xml:space="preserve">done </w:t>
      </w:r>
      <w:r w:rsidRPr="006B11E7">
        <w:rPr>
          <w:rFonts w:ascii="Times New Roman" w:hAnsi="Times New Roman" w:cs="Times New Roman"/>
          <w:sz w:val="24"/>
          <w:szCs w:val="24"/>
        </w:rPr>
        <w:fldChar w:fldCharType="begin"/>
      </w:r>
      <w:r w:rsidRPr="006B11E7">
        <w:rPr>
          <w:rFonts w:ascii="Times New Roman" w:hAnsi="Times New Roman" w:cs="Times New Roman"/>
          <w:sz w:val="24"/>
          <w:szCs w:val="24"/>
        </w:rPr>
        <w:instrText xml:space="preserve"> ADDIN ZOTERO_ITEM CSL_CITATION {"citationID":"BZb8OwEF","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6B11E7">
        <w:rPr>
          <w:rFonts w:ascii="Times New Roman" w:hAnsi="Times New Roman" w:cs="Times New Roman"/>
          <w:sz w:val="24"/>
          <w:szCs w:val="24"/>
        </w:rPr>
        <w:fldChar w:fldCharType="separate"/>
      </w:r>
      <w:r w:rsidRPr="006B11E7">
        <w:rPr>
          <w:rFonts w:ascii="Times New Roman" w:hAnsi="Times New Roman" w:cs="Times New Roman"/>
          <w:sz w:val="24"/>
        </w:rPr>
        <w:t>(Steinberger and Jezek, 2009)</w:t>
      </w:r>
      <w:r w:rsidRPr="006B11E7">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xml:space="preserve"> states that for text generated/summarization evaluations using </w:t>
      </w:r>
      <w:r w:rsidRPr="006B11E7">
        <w:rPr>
          <w:rFonts w:ascii="Times New Roman" w:hAnsi="Times New Roman" w:cs="Times New Roman"/>
          <w:b/>
          <w:color w:val="000000" w:themeColor="text1"/>
          <w:sz w:val="24"/>
          <w:szCs w:val="24"/>
        </w:rPr>
        <w:t>ROUGE</w:t>
      </w:r>
      <w:r w:rsidRPr="006B11E7">
        <w:rPr>
          <w:rFonts w:ascii="Times New Roman" w:hAnsi="Times New Roman" w:cs="Times New Roman"/>
          <w:color w:val="000000" w:themeColor="text1"/>
          <w:sz w:val="24"/>
          <w:szCs w:val="24"/>
        </w:rPr>
        <w:t xml:space="preserve"> score demonstrate the best performance compared to other available evaluation methods such as </w:t>
      </w:r>
      <w:r w:rsidRPr="006B11E7">
        <w:rPr>
          <w:rFonts w:ascii="Times New Roman" w:hAnsi="Times New Roman" w:cs="Times New Roman"/>
          <w:b/>
          <w:color w:val="000000" w:themeColor="text1"/>
          <w:sz w:val="24"/>
          <w:szCs w:val="24"/>
        </w:rPr>
        <w:t>BLEU</w:t>
      </w:r>
      <w:r w:rsidRPr="006B11E7">
        <w:rPr>
          <w:rFonts w:ascii="Times New Roman" w:hAnsi="Times New Roman" w:cs="Times New Roman"/>
          <w:color w:val="000000" w:themeColor="text1"/>
          <w:sz w:val="24"/>
          <w:szCs w:val="24"/>
        </w:rPr>
        <w:t xml:space="preserve">. Therefore, </w:t>
      </w:r>
      <w:r w:rsidRPr="006B11E7">
        <w:rPr>
          <w:rFonts w:ascii="Times New Roman" w:hAnsi="Times New Roman" w:cs="Times New Roman"/>
          <w:b/>
          <w:color w:val="000000" w:themeColor="text1"/>
          <w:sz w:val="24"/>
          <w:szCs w:val="24"/>
        </w:rPr>
        <w:t>ROUGE</w:t>
      </w:r>
      <w:r w:rsidRPr="006B11E7">
        <w:rPr>
          <w:rFonts w:ascii="Times New Roman" w:hAnsi="Times New Roman" w:cs="Times New Roman"/>
          <w:color w:val="000000" w:themeColor="text1"/>
          <w:sz w:val="24"/>
          <w:szCs w:val="24"/>
        </w:rPr>
        <w:t xml:space="preserve"> will be used as the evaluation metric for this project.</w:t>
      </w:r>
      <w:r w:rsidR="00BC5144">
        <w:rPr>
          <w:rFonts w:ascii="Times New Roman" w:hAnsi="Times New Roman" w:cs="Times New Roman"/>
          <w:color w:val="000000" w:themeColor="text1"/>
          <w:sz w:val="24"/>
          <w:szCs w:val="24"/>
        </w:rPr>
        <w:t xml:space="preserve"> </w:t>
      </w:r>
      <w:r w:rsidR="00BC5144">
        <w:rPr>
          <w:rFonts w:ascii="Times New Roman" w:hAnsi="Times New Roman" w:cs="Times New Roman"/>
          <w:color w:val="000000" w:themeColor="text1"/>
          <w:sz w:val="24"/>
          <w:szCs w:val="24"/>
        </w:rPr>
        <w:fldChar w:fldCharType="begin"/>
      </w:r>
      <w:r w:rsidR="00BC5144">
        <w:rPr>
          <w:rFonts w:ascii="Times New Roman" w:hAnsi="Times New Roman" w:cs="Times New Roman"/>
          <w:color w:val="000000" w:themeColor="text1"/>
          <w:sz w:val="24"/>
          <w:szCs w:val="24"/>
        </w:rPr>
        <w:instrText xml:space="preserve"> ADDIN ZOTERO_ITEM CSL_CITATION {"citationID":"ea06K6mb","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sidR="00BC5144">
        <w:rPr>
          <w:rFonts w:ascii="Times New Roman" w:hAnsi="Times New Roman" w:cs="Times New Roman"/>
          <w:color w:val="000000" w:themeColor="text1"/>
          <w:sz w:val="24"/>
          <w:szCs w:val="24"/>
        </w:rPr>
        <w:fldChar w:fldCharType="separate"/>
      </w:r>
      <w:r w:rsidR="00BC5144" w:rsidRPr="00BC5144">
        <w:rPr>
          <w:rFonts w:ascii="Times New Roman" w:hAnsi="Times New Roman" w:cs="Times New Roman"/>
          <w:sz w:val="24"/>
        </w:rPr>
        <w:t>(Lin, 2004)</w:t>
      </w:r>
      <w:r w:rsidR="00BC5144">
        <w:rPr>
          <w:rFonts w:ascii="Times New Roman" w:hAnsi="Times New Roman" w:cs="Times New Roman"/>
          <w:color w:val="000000" w:themeColor="text1"/>
          <w:sz w:val="24"/>
          <w:szCs w:val="24"/>
        </w:rPr>
        <w:fldChar w:fldCharType="end"/>
      </w:r>
    </w:p>
    <w:p w14:paraId="5B0EDAD2"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Benchmarking</w:t>
      </w:r>
    </w:p>
    <w:p w14:paraId="63ED8433" w14:textId="77777777" w:rsidR="00F829CB" w:rsidRPr="006B11E7" w:rsidRDefault="00F829CB" w:rsidP="00F829C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Performance benchmarking is necessary to assess the model's effectiveness on a test data set that replicates the production data, as well as its output speed and memory consumption. Benchmark </w:t>
      </w:r>
      <w:r w:rsidRPr="006B11E7">
        <w:rPr>
          <w:rFonts w:ascii="Times New Roman" w:hAnsi="Times New Roman" w:cs="Times New Roman"/>
          <w:sz w:val="24"/>
          <w:szCs w:val="24"/>
        </w:rPr>
        <w:lastRenderedPageBreak/>
        <w:t xml:space="preserve">testing will be done on the final model architecture, which will serve as the optimized model, meanwhile ROUGE will be used for the model evaluation </w:t>
      </w:r>
      <w:r w:rsidRPr="006B11E7">
        <w:rPr>
          <w:rFonts w:ascii="Times New Roman" w:hAnsi="Times New Roman" w:cs="Times New Roman"/>
          <w:sz w:val="24"/>
          <w:szCs w:val="24"/>
        </w:rPr>
        <w:fldChar w:fldCharType="begin"/>
      </w:r>
      <w:r w:rsidRPr="006B11E7">
        <w:rPr>
          <w:rFonts w:ascii="Times New Roman" w:hAnsi="Times New Roman" w:cs="Times New Roman"/>
          <w:sz w:val="24"/>
          <w:szCs w:val="24"/>
        </w:rPr>
        <w:instrText xml:space="preserve"> ADDIN ZOTERO_ITEM CSL_CITATION {"citationID":"XkXIlMUS","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6B11E7">
        <w:rPr>
          <w:rFonts w:ascii="Times New Roman" w:hAnsi="Times New Roman" w:cs="Times New Roman"/>
          <w:sz w:val="24"/>
          <w:szCs w:val="24"/>
        </w:rPr>
        <w:fldChar w:fldCharType="separate"/>
      </w:r>
      <w:r w:rsidRPr="006B11E7">
        <w:rPr>
          <w:rFonts w:ascii="Times New Roman" w:hAnsi="Times New Roman" w:cs="Times New Roman"/>
          <w:sz w:val="24"/>
        </w:rPr>
        <w:t>(Steinberger and Jezek, 2009)</w:t>
      </w:r>
      <w:r w:rsidRPr="006B11E7">
        <w:rPr>
          <w:rFonts w:ascii="Times New Roman" w:hAnsi="Times New Roman" w:cs="Times New Roman"/>
          <w:sz w:val="24"/>
          <w:szCs w:val="24"/>
        </w:rPr>
        <w:fldChar w:fldCharType="end"/>
      </w:r>
      <w:r w:rsidRPr="006B11E7">
        <w:rPr>
          <w:rFonts w:ascii="Times New Roman" w:hAnsi="Times New Roman" w:cs="Times New Roman"/>
          <w:sz w:val="24"/>
          <w:szCs w:val="24"/>
        </w:rPr>
        <w:t xml:space="preserve"> .</w:t>
      </w:r>
    </w:p>
    <w:p w14:paraId="29F59788" w14:textId="77777777" w:rsidR="00F829CB" w:rsidRPr="006B11E7" w:rsidRDefault="00F829CB" w:rsidP="008866F5">
      <w:pPr>
        <w:pStyle w:val="Heading2"/>
        <w:spacing w:line="360" w:lineRule="auto"/>
        <w:rPr>
          <w:rFonts w:ascii="Times New Roman" w:hAnsi="Times New Roman" w:cs="Times New Roman"/>
          <w:b/>
          <w:color w:val="6F1515"/>
          <w:sz w:val="28"/>
          <w:szCs w:val="28"/>
        </w:rPr>
      </w:pPr>
      <w:bookmarkStart w:id="67" w:name="_Toc117031217"/>
      <w:bookmarkStart w:id="68" w:name="_Toc118541987"/>
      <w:r w:rsidRPr="006B11E7">
        <w:rPr>
          <w:rFonts w:ascii="Times New Roman" w:hAnsi="Times New Roman" w:cs="Times New Roman"/>
          <w:b/>
          <w:color w:val="6F1515"/>
          <w:sz w:val="28"/>
          <w:szCs w:val="28"/>
        </w:rPr>
        <w:t>13.3. Project Management Methodology</w:t>
      </w:r>
      <w:bookmarkEnd w:id="67"/>
      <w:bookmarkEnd w:id="68"/>
    </w:p>
    <w:p w14:paraId="3AD8D4F2" w14:textId="6A08FC12" w:rsidR="00625E7D" w:rsidRPr="003E5F89" w:rsidRDefault="00625E7D" w:rsidP="00F52929">
      <w:pPr>
        <w:spacing w:line="360" w:lineRule="auto"/>
        <w:jc w:val="both"/>
        <w:rPr>
          <w:rFonts w:ascii="Arial" w:hAnsi="Arial" w:cs="Arial"/>
          <w:color w:val="101423"/>
          <w:sz w:val="27"/>
          <w:szCs w:val="27"/>
          <w:shd w:val="clear" w:color="auto" w:fill="D7DEE7"/>
        </w:rPr>
      </w:pPr>
      <w:bookmarkStart w:id="69" w:name="_Toc117031218"/>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p>
    <w:p w14:paraId="4F89E872" w14:textId="086030BD" w:rsidR="00F829CB" w:rsidRPr="006B11E7" w:rsidRDefault="00F829CB" w:rsidP="008866F5">
      <w:pPr>
        <w:pStyle w:val="Heading3"/>
        <w:spacing w:line="360" w:lineRule="auto"/>
        <w:rPr>
          <w:rFonts w:ascii="Times New Roman" w:hAnsi="Times New Roman" w:cs="Times New Roman"/>
          <w:b/>
          <w:color w:val="6F1515"/>
          <w:sz w:val="24"/>
          <w:szCs w:val="24"/>
        </w:rPr>
      </w:pPr>
      <w:bookmarkStart w:id="70" w:name="_Toc118541988"/>
      <w:r w:rsidRPr="006B11E7">
        <w:rPr>
          <w:rFonts w:ascii="Times New Roman" w:hAnsi="Times New Roman" w:cs="Times New Roman"/>
          <w:b/>
          <w:color w:val="6F1515"/>
          <w:sz w:val="24"/>
          <w:szCs w:val="24"/>
        </w:rPr>
        <w:t>13.3.1 Schedule</w:t>
      </w:r>
      <w:bookmarkEnd w:id="69"/>
      <w:bookmarkEnd w:id="70"/>
    </w:p>
    <w:p w14:paraId="78A74C01"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Gantt Chart</w:t>
      </w:r>
    </w:p>
    <w:p w14:paraId="5495D867" w14:textId="748754FA" w:rsidR="00CF5C88" w:rsidRPr="004B49D4" w:rsidRDefault="002D3F84" w:rsidP="004B49D4">
      <w:pPr>
        <w:pStyle w:val="Caption"/>
        <w:keepNext/>
        <w:rPr>
          <w:color w:val="auto"/>
        </w:rPr>
      </w:pPr>
      <w:bookmarkStart w:id="71" w:name="_Toc117550683"/>
      <w:r w:rsidRPr="00C946BE">
        <w:rPr>
          <w:color w:val="auto"/>
        </w:rPr>
        <w:t xml:space="preserve">Figure </w:t>
      </w:r>
      <w:r w:rsidR="00C946BE" w:rsidRPr="00C946BE">
        <w:rPr>
          <w:color w:val="auto"/>
        </w:rPr>
        <w:t>13.1 -</w:t>
      </w:r>
      <w:r w:rsidRPr="00C946BE">
        <w:rPr>
          <w:color w:val="auto"/>
        </w:rPr>
        <w:t xml:space="preserve"> Gantt Chart</w:t>
      </w:r>
      <w:bookmarkEnd w:id="71"/>
    </w:p>
    <w:p w14:paraId="06B14838" w14:textId="3B6D5627" w:rsidR="002C4291" w:rsidRDefault="00F74B81" w:rsidP="00F829CB">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w:drawing>
          <wp:inline distT="0" distB="0" distL="0" distR="0" wp14:anchorId="7EFC91F9" wp14:editId="03B3E3D5">
            <wp:extent cx="5934656" cy="5837274"/>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52832" cy="5855152"/>
                    </a:xfrm>
                    <a:prstGeom prst="rect">
                      <a:avLst/>
                    </a:prstGeom>
                    <a:noFill/>
                    <a:ln>
                      <a:noFill/>
                    </a:ln>
                  </pic:spPr>
                </pic:pic>
              </a:graphicData>
            </a:graphic>
          </wp:inline>
        </w:drawing>
      </w:r>
    </w:p>
    <w:p w14:paraId="230304DE" w14:textId="78317401" w:rsidR="00F829CB" w:rsidRPr="008F4053" w:rsidRDefault="00F829CB" w:rsidP="008F4053">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lastRenderedPageBreak/>
        <w:t>Deliverables</w:t>
      </w:r>
    </w:p>
    <w:p w14:paraId="4A6FFC1B" w14:textId="46C5EACE" w:rsidR="008F4053" w:rsidRPr="009015A0" w:rsidRDefault="008F4053" w:rsidP="008F4053">
      <w:pPr>
        <w:pStyle w:val="Caption"/>
        <w:keepNext/>
        <w:rPr>
          <w:color w:val="auto"/>
        </w:rPr>
      </w:pPr>
      <w:bookmarkStart w:id="72" w:name="_Toc117584439"/>
      <w:r w:rsidRPr="009015A0">
        <w:rPr>
          <w:color w:val="auto"/>
        </w:rPr>
        <w:t xml:space="preserve">Table </w:t>
      </w:r>
      <w:r w:rsidR="009015A0" w:rsidRPr="009015A0">
        <w:rPr>
          <w:color w:val="auto"/>
        </w:rPr>
        <w:t>13.2 -</w:t>
      </w:r>
      <w:r w:rsidRPr="009015A0">
        <w:rPr>
          <w:color w:val="auto"/>
        </w:rPr>
        <w:t xml:space="preserve"> Deliverables and dates</w:t>
      </w:r>
      <w:bookmarkEnd w:id="72"/>
    </w:p>
    <w:tbl>
      <w:tblPr>
        <w:tblStyle w:val="TableGrid"/>
        <w:tblW w:w="9355" w:type="dxa"/>
        <w:tblLook w:val="04A0" w:firstRow="1" w:lastRow="0" w:firstColumn="1" w:lastColumn="0" w:noHBand="0" w:noVBand="1"/>
      </w:tblPr>
      <w:tblGrid>
        <w:gridCol w:w="7105"/>
        <w:gridCol w:w="2250"/>
      </w:tblGrid>
      <w:tr w:rsidR="00F829CB" w:rsidRPr="006B11E7" w14:paraId="51D78D3C" w14:textId="77777777" w:rsidTr="00593AA4">
        <w:tc>
          <w:tcPr>
            <w:tcW w:w="7105" w:type="dxa"/>
            <w:shd w:val="clear" w:color="auto" w:fill="F2F2F2" w:themeFill="background1" w:themeFillShade="F2"/>
          </w:tcPr>
          <w:p w14:paraId="45DE8D8B"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05E8DF9F"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F0980" w:rsidRPr="006B11E7" w14:paraId="1ECC66AD" w14:textId="77777777" w:rsidTr="005A56C8">
        <w:trPr>
          <w:trHeight w:val="944"/>
        </w:trPr>
        <w:tc>
          <w:tcPr>
            <w:tcW w:w="7105" w:type="dxa"/>
            <w:shd w:val="clear" w:color="auto" w:fill="FFFFFF" w:themeFill="background1"/>
          </w:tcPr>
          <w:p w14:paraId="4EDCEA62" w14:textId="734DA118"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427A02DF" w14:textId="0C18A42C"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5DCD0F2F" w14:textId="55E9E203" w:rsidR="007F0980" w:rsidRPr="006B11E7" w:rsidRDefault="00267F65" w:rsidP="007F098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007F0980" w:rsidRPr="006B11E7">
              <w:rPr>
                <w:rFonts w:ascii="Times New Roman" w:hAnsi="Times New Roman" w:cs="Times New Roman"/>
                <w:color w:val="000000" w:themeColor="text1"/>
                <w:sz w:val="24"/>
                <w:szCs w:val="24"/>
              </w:rPr>
              <w:t xml:space="preserve"> November 2022</w:t>
            </w:r>
          </w:p>
        </w:tc>
      </w:tr>
      <w:tr w:rsidR="007F0980" w:rsidRPr="006B11E7" w14:paraId="19405759" w14:textId="77777777" w:rsidTr="005A56C8">
        <w:trPr>
          <w:trHeight w:val="1277"/>
        </w:trPr>
        <w:tc>
          <w:tcPr>
            <w:tcW w:w="7105" w:type="dxa"/>
          </w:tcPr>
          <w:p w14:paraId="6C27FF7A"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5580CD1A" w14:textId="77777777" w:rsidR="007F0980" w:rsidRPr="006B11E7" w:rsidRDefault="007F0980" w:rsidP="007F098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494939EF"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F0980" w:rsidRPr="006B11E7" w14:paraId="7EE26C86" w14:textId="77777777" w:rsidTr="005A56C8">
        <w:trPr>
          <w:trHeight w:val="1376"/>
        </w:trPr>
        <w:tc>
          <w:tcPr>
            <w:tcW w:w="7105" w:type="dxa"/>
          </w:tcPr>
          <w:p w14:paraId="5463BCC9" w14:textId="173EB980" w:rsidR="007F0980" w:rsidRPr="006B11E7" w:rsidRDefault="007F0980" w:rsidP="007F098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14E417D" w14:textId="643E827E" w:rsidR="007F0980" w:rsidRPr="006B11E7" w:rsidRDefault="007F0980" w:rsidP="007F098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0233236B" w14:textId="6CB8B3E3" w:rsidR="007F0980" w:rsidRPr="006B11E7" w:rsidRDefault="007F0980" w:rsidP="007F098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F0980" w:rsidRPr="006B11E7" w14:paraId="2681B737" w14:textId="77777777" w:rsidTr="005A56C8">
        <w:trPr>
          <w:trHeight w:val="1304"/>
        </w:trPr>
        <w:tc>
          <w:tcPr>
            <w:tcW w:w="7105" w:type="dxa"/>
          </w:tcPr>
          <w:p w14:paraId="4F6A5AC6" w14:textId="3D04128E" w:rsidR="007F0980" w:rsidRPr="006B11E7" w:rsidRDefault="00D85185" w:rsidP="007F098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3E2945B5" w14:textId="6EDB4AA2"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sidR="00D85185">
              <w:rPr>
                <w:rFonts w:ascii="Times New Roman" w:hAnsi="Times New Roman" w:cs="Times New Roman"/>
                <w:sz w:val="24"/>
                <w:szCs w:val="24"/>
              </w:rPr>
              <w:t xml:space="preserve"> Along with a documentation of the design approach followed.</w:t>
            </w:r>
          </w:p>
        </w:tc>
        <w:tc>
          <w:tcPr>
            <w:tcW w:w="2250" w:type="dxa"/>
          </w:tcPr>
          <w:p w14:paraId="5063FA2F" w14:textId="0DB59C2D"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sidR="00D85185">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D85185" w:rsidRPr="006B11E7" w14:paraId="7A35ECED" w14:textId="77777777" w:rsidTr="005A56C8">
        <w:trPr>
          <w:trHeight w:val="863"/>
        </w:trPr>
        <w:tc>
          <w:tcPr>
            <w:tcW w:w="7105" w:type="dxa"/>
          </w:tcPr>
          <w:p w14:paraId="0EF751D2" w14:textId="77777777" w:rsidR="00D85185" w:rsidRDefault="00D85185" w:rsidP="007F098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1712676" w14:textId="2000421F" w:rsidR="00D85185" w:rsidRPr="00D85185" w:rsidRDefault="00D85185" w:rsidP="007F098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6CDD2088" w14:textId="0CA365C3" w:rsidR="00D85185" w:rsidRPr="006B11E7" w:rsidRDefault="00D85185" w:rsidP="007F098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D85185" w:rsidRPr="006B11E7" w14:paraId="17264D4C" w14:textId="77777777" w:rsidTr="005A56C8">
        <w:trPr>
          <w:trHeight w:val="917"/>
        </w:trPr>
        <w:tc>
          <w:tcPr>
            <w:tcW w:w="7105" w:type="dxa"/>
          </w:tcPr>
          <w:p w14:paraId="62B6AFB5" w14:textId="57BC718E" w:rsidR="00D85185" w:rsidRDefault="00D85185" w:rsidP="007F098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raft Project </w:t>
            </w:r>
            <w:r w:rsidR="00064F30">
              <w:rPr>
                <w:rFonts w:ascii="Times New Roman" w:hAnsi="Times New Roman" w:cs="Times New Roman"/>
                <w:b/>
                <w:sz w:val="24"/>
                <w:szCs w:val="24"/>
              </w:rPr>
              <w:t>Reports</w:t>
            </w:r>
          </w:p>
          <w:p w14:paraId="5AC68298" w14:textId="54804926" w:rsidR="00D85185" w:rsidRPr="00D85185" w:rsidRDefault="00D85185" w:rsidP="007F098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0C8CF882" w14:textId="2CD3F9AB" w:rsidR="00D85185" w:rsidRDefault="00D85185" w:rsidP="007F098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F0980" w:rsidRPr="006B11E7" w14:paraId="1D962737" w14:textId="77777777" w:rsidTr="005A56C8">
        <w:trPr>
          <w:trHeight w:val="890"/>
        </w:trPr>
        <w:tc>
          <w:tcPr>
            <w:tcW w:w="7105" w:type="dxa"/>
          </w:tcPr>
          <w:p w14:paraId="595E8029" w14:textId="4E00B71A" w:rsidR="007F0980" w:rsidRPr="006B11E7" w:rsidRDefault="00D85185" w:rsidP="007F098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007F0980" w:rsidRPr="006B11E7">
              <w:rPr>
                <w:rFonts w:ascii="Times New Roman" w:hAnsi="Times New Roman" w:cs="Times New Roman"/>
                <w:b/>
                <w:sz w:val="24"/>
                <w:szCs w:val="24"/>
              </w:rPr>
              <w:t>Thesis</w:t>
            </w:r>
          </w:p>
          <w:p w14:paraId="1967942A" w14:textId="77777777"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35ABDEFC"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F0980" w:rsidRPr="006B11E7" w14:paraId="66C1D4C7" w14:textId="77777777" w:rsidTr="005A56C8">
        <w:trPr>
          <w:trHeight w:val="1403"/>
        </w:trPr>
        <w:tc>
          <w:tcPr>
            <w:tcW w:w="7105" w:type="dxa"/>
          </w:tcPr>
          <w:p w14:paraId="246B2F44"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3F0105B7" w14:textId="77777777"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2545184C"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F0980" w:rsidRPr="006B11E7" w14:paraId="6A7583FD" w14:textId="77777777" w:rsidTr="00593AA4">
        <w:tc>
          <w:tcPr>
            <w:tcW w:w="7105" w:type="dxa"/>
          </w:tcPr>
          <w:p w14:paraId="282CB157"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559C0D14" w14:textId="77777777"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5EAE9420"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F0980" w:rsidRPr="006B11E7" w14:paraId="04681A7B" w14:textId="77777777" w:rsidTr="005A56C8">
        <w:trPr>
          <w:trHeight w:val="1322"/>
        </w:trPr>
        <w:tc>
          <w:tcPr>
            <w:tcW w:w="7105" w:type="dxa"/>
          </w:tcPr>
          <w:p w14:paraId="39555E1F"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1B08A39B" w14:textId="77777777"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35792AB4"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28CC810E" w14:textId="6A51D8A5" w:rsidR="00F829CB" w:rsidRPr="006B11E7" w:rsidRDefault="00F829CB" w:rsidP="008866F5">
      <w:pPr>
        <w:pStyle w:val="Heading3"/>
        <w:spacing w:before="0" w:line="360" w:lineRule="auto"/>
        <w:rPr>
          <w:rFonts w:ascii="Times New Roman" w:hAnsi="Times New Roman" w:cs="Times New Roman"/>
          <w:b/>
          <w:color w:val="6F1515"/>
          <w:sz w:val="24"/>
          <w:szCs w:val="24"/>
        </w:rPr>
      </w:pPr>
      <w:bookmarkStart w:id="73" w:name="_Toc117031219"/>
      <w:bookmarkStart w:id="74" w:name="_Toc118541989"/>
      <w:r w:rsidRPr="006B11E7">
        <w:rPr>
          <w:rFonts w:ascii="Times New Roman" w:hAnsi="Times New Roman" w:cs="Times New Roman"/>
          <w:b/>
          <w:color w:val="6F1515"/>
          <w:sz w:val="24"/>
          <w:szCs w:val="24"/>
        </w:rPr>
        <w:lastRenderedPageBreak/>
        <w:t>13.3.2. Resource Requirements</w:t>
      </w:r>
      <w:bookmarkEnd w:id="73"/>
      <w:bookmarkEnd w:id="74"/>
    </w:p>
    <w:p w14:paraId="487FBB8B"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Software Requirements</w:t>
      </w:r>
    </w:p>
    <w:p w14:paraId="674AABF2" w14:textId="647E60B0"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sidR="007D251D">
        <w:rPr>
          <w:rFonts w:ascii="Times New Roman" w:hAnsi="Times New Roman" w:cs="Times New Roman"/>
          <w:color w:val="000000" w:themeColor="text1"/>
          <w:sz w:val="24"/>
          <w:szCs w:val="24"/>
        </w:rPr>
        <w:t xml:space="preserve">, </w:t>
      </w:r>
      <w:r w:rsidR="00156A9B">
        <w:rPr>
          <w:rFonts w:ascii="Times New Roman" w:hAnsi="Times New Roman" w:cs="Times New Roman"/>
          <w:color w:val="000000" w:themeColor="text1"/>
          <w:sz w:val="24"/>
          <w:szCs w:val="24"/>
        </w:rPr>
        <w:t>due to its fexilibility compared to other operating system.</w:t>
      </w:r>
    </w:p>
    <w:p w14:paraId="36B344B2"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165F3C14"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5E9095D1"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TensorFlow/ </w:t>
      </w:r>
      <w:proofErr w:type="spellStart"/>
      <w:r w:rsidRPr="006B11E7">
        <w:rPr>
          <w:rFonts w:ascii="Times New Roman" w:hAnsi="Times New Roman" w:cs="Times New Roman"/>
          <w:b/>
          <w:i/>
          <w:color w:val="000000" w:themeColor="text1"/>
          <w:sz w:val="24"/>
          <w:szCs w:val="24"/>
        </w:rPr>
        <w:t>Sci</w:t>
      </w:r>
      <w:bookmarkStart w:id="75" w:name="_GoBack"/>
      <w:bookmarkEnd w:id="75"/>
      <w:r w:rsidRPr="006B11E7">
        <w:rPr>
          <w:rFonts w:ascii="Times New Roman" w:hAnsi="Times New Roman" w:cs="Times New Roman"/>
          <w:b/>
          <w:i/>
          <w:color w:val="000000" w:themeColor="text1"/>
          <w:sz w:val="24"/>
          <w:szCs w:val="24"/>
        </w:rPr>
        <w:t>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6BD068DC"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proofErr w:type="spellStart"/>
      <w:r w:rsidRPr="006B11E7">
        <w:rPr>
          <w:rFonts w:ascii="Times New Roman" w:hAnsi="Times New Roman" w:cs="Times New Roman"/>
          <w:b/>
          <w:i/>
          <w:color w:val="000000" w:themeColor="text1"/>
          <w:sz w:val="24"/>
          <w:szCs w:val="24"/>
        </w:rPr>
        <w:t>Jupyter</w:t>
      </w:r>
      <w:proofErr w:type="spellEnd"/>
      <w:r w:rsidRPr="006B11E7">
        <w:rPr>
          <w:rFonts w:ascii="Times New Roman" w:hAnsi="Times New Roman" w:cs="Times New Roman"/>
          <w:b/>
          <w:i/>
          <w:color w:val="000000" w:themeColor="text1"/>
          <w:sz w:val="24"/>
          <w:szCs w:val="24"/>
        </w:rPr>
        <w:t xml:space="preserve"> Notebook / Google </w:t>
      </w:r>
      <w:proofErr w:type="spellStart"/>
      <w:r w:rsidRPr="006B11E7">
        <w:rPr>
          <w:rFonts w:ascii="Times New Roman" w:hAnsi="Times New Roman" w:cs="Times New Roman"/>
          <w:b/>
          <w:i/>
          <w:color w:val="000000" w:themeColor="text1"/>
          <w:sz w:val="24"/>
          <w:szCs w:val="24"/>
        </w:rPr>
        <w:t>Colab</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3553BC61"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686EA3D6" w14:textId="77777777" w:rsidR="00F829CB" w:rsidRPr="006B11E7" w:rsidRDefault="00F829CB" w:rsidP="00F829CB">
      <w:pPr>
        <w:pStyle w:val="ListParagraph"/>
        <w:numPr>
          <w:ilvl w:val="0"/>
          <w:numId w:val="14"/>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77903755"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72A7BBFA"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27E348A7"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5566F89F" w14:textId="3EA1D643" w:rsidR="00F829CB" w:rsidRPr="005A56C8"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4A79CCD5" w14:textId="09F9C8C1" w:rsidR="0087129C" w:rsidRPr="009559A8" w:rsidRDefault="005A56C8" w:rsidP="009559A8">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sidR="00422733">
        <w:rPr>
          <w:rFonts w:ascii="Times New Roman" w:hAnsi="Times New Roman" w:cs="Times New Roman"/>
          <w:color w:val="000000" w:themeColor="text1"/>
          <w:sz w:val="24"/>
          <w:szCs w:val="24"/>
        </w:rPr>
        <w:t>Application development platform</w:t>
      </w:r>
      <w:r w:rsidR="009559A8">
        <w:rPr>
          <w:rFonts w:ascii="Times New Roman" w:hAnsi="Times New Roman" w:cs="Times New Roman"/>
          <w:color w:val="000000" w:themeColor="text1"/>
          <w:sz w:val="24"/>
          <w:szCs w:val="24"/>
        </w:rPr>
        <w:t xml:space="preserve"> which helps to build and grow apps, its also known as the Backend As a Service.</w:t>
      </w:r>
    </w:p>
    <w:p w14:paraId="6A5CD050" w14:textId="3DB3F00E"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lastRenderedPageBreak/>
        <w:t>Hardware Requirements</w:t>
      </w:r>
    </w:p>
    <w:p w14:paraId="05B08421"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5FC98B27"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51EC349A"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DAAE530"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50275C32"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Data Requirements</w:t>
      </w:r>
    </w:p>
    <w:p w14:paraId="1108CA73" w14:textId="7C6F766C" w:rsidR="00F829CB" w:rsidRPr="00933138"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5B1F14DA" w14:textId="3E96C188" w:rsidR="00933138" w:rsidRPr="006B11E7" w:rsidRDefault="00933138"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dataset – From TensorFlow datasets which will be used for generalization model.</w:t>
      </w:r>
    </w:p>
    <w:p w14:paraId="194B60EA"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Skill Requirements</w:t>
      </w:r>
    </w:p>
    <w:p w14:paraId="7BD1C141"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machine learning and deep learning concepts.</w:t>
      </w:r>
    </w:p>
    <w:p w14:paraId="38EFC90F"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62011465"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5E785FA0"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4AF95D68"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76" w:name="_Toc117031220"/>
      <w:bookmarkStart w:id="77" w:name="_Toc118541990"/>
      <w:r w:rsidRPr="006B11E7">
        <w:rPr>
          <w:rFonts w:ascii="Times New Roman" w:hAnsi="Times New Roman" w:cs="Times New Roman"/>
          <w:b/>
          <w:color w:val="6F1515"/>
          <w:sz w:val="24"/>
          <w:szCs w:val="24"/>
        </w:rPr>
        <w:t>13.3.3. Risk Management</w:t>
      </w:r>
      <w:bookmarkEnd w:id="76"/>
      <w:bookmarkEnd w:id="77"/>
    </w:p>
    <w:p w14:paraId="09BEC268" w14:textId="5C6D36C6" w:rsidR="00F829CB" w:rsidRPr="009015A0" w:rsidRDefault="00F829CB" w:rsidP="009015A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p>
    <w:p w14:paraId="4995BC9E" w14:textId="1703B31B" w:rsidR="008F4053" w:rsidRPr="008D0A73" w:rsidRDefault="008F4053" w:rsidP="008F4053">
      <w:pPr>
        <w:pStyle w:val="Caption"/>
        <w:keepNext/>
        <w:rPr>
          <w:color w:val="auto"/>
        </w:rPr>
      </w:pPr>
      <w:bookmarkStart w:id="78" w:name="_Toc117584440"/>
      <w:r w:rsidRPr="008D0A73">
        <w:rPr>
          <w:color w:val="auto"/>
        </w:rPr>
        <w:t xml:space="preserve">Table </w:t>
      </w:r>
      <w:r w:rsidR="009015A0" w:rsidRPr="008D0A73">
        <w:rPr>
          <w:color w:val="auto"/>
        </w:rPr>
        <w:t>13.3 -</w:t>
      </w:r>
      <w:r w:rsidRPr="008D0A73">
        <w:rPr>
          <w:color w:val="auto"/>
        </w:rPr>
        <w:t xml:space="preserve"> Risk Mitigation Plan</w:t>
      </w:r>
      <w:bookmarkEnd w:id="78"/>
    </w:p>
    <w:tbl>
      <w:tblPr>
        <w:tblStyle w:val="TableGrid"/>
        <w:tblW w:w="9535" w:type="dxa"/>
        <w:tblLook w:val="04A0" w:firstRow="1" w:lastRow="0" w:firstColumn="1" w:lastColumn="0" w:noHBand="0" w:noVBand="1"/>
      </w:tblPr>
      <w:tblGrid>
        <w:gridCol w:w="2691"/>
        <w:gridCol w:w="1264"/>
        <w:gridCol w:w="1440"/>
        <w:gridCol w:w="4140"/>
      </w:tblGrid>
      <w:tr w:rsidR="00F829CB" w:rsidRPr="006B11E7" w14:paraId="224509F2" w14:textId="77777777" w:rsidTr="00E67A1D">
        <w:tc>
          <w:tcPr>
            <w:tcW w:w="2691" w:type="dxa"/>
            <w:shd w:val="clear" w:color="auto" w:fill="F2F2F2" w:themeFill="background1" w:themeFillShade="F2"/>
          </w:tcPr>
          <w:p w14:paraId="7634D7DC"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644A0915" w14:textId="2D035072"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agnitude </w:t>
            </w:r>
          </w:p>
        </w:tc>
        <w:tc>
          <w:tcPr>
            <w:tcW w:w="1440" w:type="dxa"/>
            <w:shd w:val="clear" w:color="auto" w:fill="F2F2F2" w:themeFill="background1" w:themeFillShade="F2"/>
          </w:tcPr>
          <w:p w14:paraId="074B55B5" w14:textId="5BEABF7A" w:rsidR="00F829CB" w:rsidRPr="006B11E7" w:rsidRDefault="00CD4365" w:rsidP="00F829CB">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40" w:type="dxa"/>
            <w:shd w:val="clear" w:color="auto" w:fill="F2F2F2" w:themeFill="background1" w:themeFillShade="F2"/>
          </w:tcPr>
          <w:p w14:paraId="7023A38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636DE2" w:rsidRPr="006B11E7" w14:paraId="500BF899" w14:textId="77777777" w:rsidTr="00350C1A">
        <w:tc>
          <w:tcPr>
            <w:tcW w:w="2691" w:type="dxa"/>
            <w:shd w:val="clear" w:color="auto" w:fill="FFFFFF" w:themeFill="background1"/>
          </w:tcPr>
          <w:p w14:paraId="33E256D8" w14:textId="558F1FBE"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0D2A726A" w14:textId="6EC19AA8"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30740D19" w14:textId="145708AF" w:rsidR="00636DE2" w:rsidRPr="006B11E7" w:rsidRDefault="00636DE2" w:rsidP="00636DE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6F274196" w14:textId="69F4D98B"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636DE2" w:rsidRPr="006B11E7" w14:paraId="17F406EF" w14:textId="77777777" w:rsidTr="00E67A1D">
        <w:trPr>
          <w:trHeight w:val="1160"/>
        </w:trPr>
        <w:tc>
          <w:tcPr>
            <w:tcW w:w="2691" w:type="dxa"/>
          </w:tcPr>
          <w:p w14:paraId="4D9B60A8" w14:textId="5AF1A514"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5CD7DB68" w14:textId="0356D366"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6008FE78" w14:textId="34F8AF72"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54172BB1" w14:textId="436F7584"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885B72" w:rsidRPr="006B11E7" w14:paraId="31A0C79B" w14:textId="77777777" w:rsidTr="00E67A1D">
        <w:trPr>
          <w:trHeight w:val="1565"/>
        </w:trPr>
        <w:tc>
          <w:tcPr>
            <w:tcW w:w="2691" w:type="dxa"/>
          </w:tcPr>
          <w:p w14:paraId="07BACC4E" w14:textId="2A71B8D4"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43C78C5" w14:textId="67CC72E2"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EF1EC64" w14:textId="29602816" w:rsidR="00885B72" w:rsidRPr="006B11E7" w:rsidRDefault="00885B72" w:rsidP="00885B7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62069576" w14:textId="68EEA19E"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885B72" w:rsidRPr="006B11E7" w14:paraId="73304D92" w14:textId="77777777" w:rsidTr="00E67A1D">
        <w:trPr>
          <w:trHeight w:val="1160"/>
        </w:trPr>
        <w:tc>
          <w:tcPr>
            <w:tcW w:w="2691" w:type="dxa"/>
          </w:tcPr>
          <w:p w14:paraId="001642D4" w14:textId="6C129C02"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710E775C" w14:textId="20F7D890"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305F50A" w14:textId="5F3BCC13" w:rsidR="00885B72" w:rsidRPr="006B11E7" w:rsidRDefault="00885B72" w:rsidP="00885B7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26966869" w14:textId="1410E4D9"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885B72" w:rsidRPr="006B11E7" w14:paraId="77411AFE" w14:textId="77777777" w:rsidTr="00E67A1D">
        <w:trPr>
          <w:trHeight w:val="1250"/>
        </w:trPr>
        <w:tc>
          <w:tcPr>
            <w:tcW w:w="2691" w:type="dxa"/>
          </w:tcPr>
          <w:p w14:paraId="1F1CDA8B" w14:textId="67281A8B"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30F8CDC1" w14:textId="088F2BCE"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3FA34FC" w14:textId="77902120"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0CF9983" w14:textId="6F53B7AB"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885B72" w:rsidRPr="006B11E7" w14:paraId="090C1CDC" w14:textId="77777777" w:rsidTr="00E67A1D">
        <w:trPr>
          <w:trHeight w:val="1700"/>
        </w:trPr>
        <w:tc>
          <w:tcPr>
            <w:tcW w:w="2691" w:type="dxa"/>
          </w:tcPr>
          <w:p w14:paraId="17B56B67" w14:textId="74F6ADC0"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25E5FBE7" w14:textId="367495AA"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02FD8A37" w14:textId="319E586D"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53AC036C" w14:textId="22B313E2"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5C169B3D" w14:textId="081EA60D" w:rsidR="00F829CB" w:rsidRPr="006B11E7" w:rsidRDefault="00F829CB" w:rsidP="008866F5">
      <w:pPr>
        <w:pStyle w:val="Heading2"/>
        <w:spacing w:line="360" w:lineRule="auto"/>
        <w:rPr>
          <w:rFonts w:ascii="Times New Roman" w:hAnsi="Times New Roman" w:cs="Times New Roman"/>
          <w:b/>
          <w:color w:val="6F1515"/>
          <w:sz w:val="28"/>
          <w:szCs w:val="28"/>
        </w:rPr>
      </w:pPr>
      <w:bookmarkStart w:id="79" w:name="_Toc117031221"/>
      <w:bookmarkStart w:id="80" w:name="_Toc118541991"/>
      <w:r w:rsidRPr="006B11E7">
        <w:rPr>
          <w:rFonts w:ascii="Times New Roman" w:hAnsi="Times New Roman" w:cs="Times New Roman"/>
          <w:b/>
          <w:color w:val="6F1515"/>
          <w:sz w:val="28"/>
          <w:szCs w:val="28"/>
        </w:rPr>
        <w:t>13.4. Solution Methodology</w:t>
      </w:r>
      <w:bookmarkEnd w:id="79"/>
      <w:bookmarkEnd w:id="80"/>
    </w:p>
    <w:p w14:paraId="3997F9C6" w14:textId="31A1D630" w:rsidR="00F65430" w:rsidRPr="0034724F" w:rsidRDefault="00F829CB" w:rsidP="0034724F">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ata collection, data preprocessing, data visualization, model training, model evaluation, and model deployment are the main phases that all machine/deep learning model developments go through. Regarding a few earlier studies on transformers, the author followed the general principles and experimented with a variety of pre-trained transformer models in order to determine which performs the best</w:t>
      </w:r>
      <w:r w:rsidR="00B940C7">
        <w:rPr>
          <w:rFonts w:ascii="Times New Roman" w:hAnsi="Times New Roman" w:cs="Times New Roman"/>
          <w:sz w:val="24"/>
          <w:szCs w:val="24"/>
        </w:rPr>
        <w:t xml:space="preserve"> </w:t>
      </w:r>
      <w:r w:rsidR="00B940C7">
        <w:rPr>
          <w:rFonts w:ascii="Times New Roman" w:hAnsi="Times New Roman" w:cs="Times New Roman"/>
          <w:sz w:val="24"/>
          <w:szCs w:val="24"/>
        </w:rPr>
        <w:fldChar w:fldCharType="begin"/>
      </w:r>
      <w:r w:rsidR="00B940C7">
        <w:rPr>
          <w:rFonts w:ascii="Times New Roman" w:hAnsi="Times New Roman" w:cs="Times New Roman"/>
          <w:sz w:val="24"/>
          <w:szCs w:val="24"/>
        </w:rPr>
        <w:instrText xml:space="preserve"> ADDIN ZOTERO_ITEM CSL_CITATION {"citationID":"PPcztTl1","properties":{"formattedCitation":"(Suresh and Guttag, 2021)","plainCitation":"(Suresh and Guttag, 2021)","noteIndex":0},"citationItems":[{"id":114,"uris":["http://zotero.org/users/local/70QdCwYM/items/3GWLUZDL"],"itemData":{"id":114,"type":"paper-conference","abstract":"As machine learning (ML) increasingly affects people and society, awareness of its potential unwanted consequences has also grown. To anticipate, prevent, and mitigate undesirable downstream consequences, it is critical that we understand when and how harm might be introduced throughout the ML life cycle. In this paper, we provide a framework that identifies seven distinct potential sources of downstream harm in machine learning, spanning data collection, development, and deployment. In doing so, we aim to facilitate more productive and precise communication around these issues, as well as more direct, application-grounded ways to mitigate them.","container-title":"Equity and Access in Algorithms, Mechanisms, and Optimization","DOI":"10.1145/3465416.3483305","language":"en","note":"arXiv:1901.10002 [cs, stat]","page":"1-9","source":"arXiv.org","title":"A Framework for Understanding Sources of Harm throughout the Machine Learning Life Cycle","URL":"http://arxiv.org/abs/1901.10002","author":[{"family":"Suresh","given":"Harini"},{"family":"Guttag","given":"John V."}],"accessed":{"date-parts":[["2022",10,25]]},"issued":{"date-parts":[["2021",10,5]]}}}],"schema":"https://github.com/citation-style-language/schema/raw/master/csl-citation.json"} </w:instrText>
      </w:r>
      <w:r w:rsidR="00B940C7">
        <w:rPr>
          <w:rFonts w:ascii="Times New Roman" w:hAnsi="Times New Roman" w:cs="Times New Roman"/>
          <w:sz w:val="24"/>
          <w:szCs w:val="24"/>
        </w:rPr>
        <w:fldChar w:fldCharType="separate"/>
      </w:r>
      <w:r w:rsidR="00B940C7" w:rsidRPr="00B940C7">
        <w:rPr>
          <w:rFonts w:ascii="Times New Roman" w:hAnsi="Times New Roman" w:cs="Times New Roman"/>
          <w:sz w:val="24"/>
        </w:rPr>
        <w:t>(</w:t>
      </w:r>
      <w:r w:rsidR="00AE5E2A" w:rsidRPr="00DD5924">
        <w:rPr>
          <w:rFonts w:ascii="Times New Roman" w:hAnsi="Times New Roman" w:cs="Times New Roman"/>
          <w:sz w:val="24"/>
        </w:rPr>
        <w:t>Ashmore, Calinescu and Paterson, 2019</w:t>
      </w:r>
      <w:r w:rsidR="00B940C7" w:rsidRPr="00B940C7">
        <w:rPr>
          <w:rFonts w:ascii="Times New Roman" w:hAnsi="Times New Roman" w:cs="Times New Roman"/>
          <w:sz w:val="24"/>
        </w:rPr>
        <w:t>)</w:t>
      </w:r>
      <w:r w:rsidR="00B940C7">
        <w:rPr>
          <w:rFonts w:ascii="Times New Roman" w:hAnsi="Times New Roman" w:cs="Times New Roman"/>
          <w:sz w:val="24"/>
          <w:szCs w:val="24"/>
        </w:rPr>
        <w:fldChar w:fldCharType="end"/>
      </w:r>
      <w:r w:rsidR="00B940C7">
        <w:rPr>
          <w:rFonts w:ascii="Times New Roman" w:hAnsi="Times New Roman" w:cs="Times New Roman"/>
          <w:sz w:val="24"/>
          <w:szCs w:val="24"/>
        </w:rPr>
        <w:t xml:space="preserve">. </w:t>
      </w:r>
      <w:r w:rsidRPr="006B11E7">
        <w:rPr>
          <w:rFonts w:ascii="Times New Roman" w:hAnsi="Times New Roman" w:cs="Times New Roman"/>
          <w:sz w:val="24"/>
          <w:szCs w:val="24"/>
        </w:rPr>
        <w:t>The same process will be followed in this project, but the phase for tweaking the hyperparameters will be included as an extra step.</w:t>
      </w:r>
      <w:bookmarkStart w:id="81" w:name="_Toc117030545"/>
      <w:bookmarkStart w:id="82" w:name="_Toc117030586"/>
      <w:bookmarkStart w:id="83" w:name="_Toc117550684"/>
    </w:p>
    <w:p w14:paraId="780FB0F0" w14:textId="77777777" w:rsidR="00F65430" w:rsidRDefault="00F65430" w:rsidP="00CF5C88">
      <w:pPr>
        <w:pStyle w:val="Caption"/>
        <w:rPr>
          <w:rFonts w:cs="Times New Roman"/>
          <w:color w:val="auto"/>
          <w:szCs w:val="24"/>
        </w:rPr>
      </w:pPr>
    </w:p>
    <w:p w14:paraId="2FEE60E4" w14:textId="77777777" w:rsidR="00F65430" w:rsidRDefault="00F65430" w:rsidP="00CD4365">
      <w:pPr>
        <w:pStyle w:val="Caption"/>
        <w:jc w:val="left"/>
        <w:rPr>
          <w:rFonts w:cs="Times New Roman"/>
          <w:color w:val="auto"/>
          <w:szCs w:val="24"/>
        </w:rPr>
      </w:pPr>
    </w:p>
    <w:p w14:paraId="3055D9EA" w14:textId="77777777" w:rsidR="00F65430" w:rsidRDefault="00F65430" w:rsidP="00CF5C88">
      <w:pPr>
        <w:pStyle w:val="Caption"/>
        <w:rPr>
          <w:rFonts w:cs="Times New Roman"/>
          <w:color w:val="auto"/>
          <w:szCs w:val="24"/>
        </w:rPr>
      </w:pPr>
    </w:p>
    <w:p w14:paraId="7EF7076A" w14:textId="366A982B" w:rsidR="00CF5C88" w:rsidRPr="00343740" w:rsidRDefault="00CF5C88" w:rsidP="00CF5C88">
      <w:pPr>
        <w:pStyle w:val="Caption"/>
        <w:rPr>
          <w:rFonts w:cs="Times New Roman"/>
          <w:color w:val="auto"/>
          <w:szCs w:val="24"/>
        </w:rPr>
      </w:pPr>
      <w:r w:rsidRPr="00DD5924">
        <w:rPr>
          <w:rFonts w:cs="Times New Roman"/>
          <w:color w:val="auto"/>
          <w:szCs w:val="24"/>
        </w:rPr>
        <w:t>Figure 1</w:t>
      </w:r>
      <w:r w:rsidR="002D3F84" w:rsidRPr="00DD5924">
        <w:rPr>
          <w:rFonts w:cs="Times New Roman"/>
          <w:color w:val="auto"/>
          <w:szCs w:val="24"/>
        </w:rPr>
        <w:fldChar w:fldCharType="begin"/>
      </w:r>
      <w:r w:rsidR="002D3F84" w:rsidRPr="00DD5924">
        <w:rPr>
          <w:rFonts w:cs="Times New Roman"/>
          <w:color w:val="auto"/>
          <w:szCs w:val="24"/>
        </w:rPr>
        <w:instrText xml:space="preserve"> SEQ Figure \* ARABIC </w:instrText>
      </w:r>
      <w:r w:rsidR="002D3F84" w:rsidRPr="00DD5924">
        <w:rPr>
          <w:rFonts w:cs="Times New Roman"/>
          <w:color w:val="auto"/>
          <w:szCs w:val="24"/>
        </w:rPr>
        <w:fldChar w:fldCharType="separate"/>
      </w:r>
      <w:r w:rsidR="008965E2">
        <w:rPr>
          <w:rFonts w:cs="Times New Roman"/>
          <w:noProof/>
          <w:color w:val="auto"/>
          <w:szCs w:val="24"/>
        </w:rPr>
        <w:t>2</w:t>
      </w:r>
      <w:r w:rsidR="002D3F84" w:rsidRPr="00DD5924">
        <w:rPr>
          <w:rFonts w:cs="Times New Roman"/>
          <w:color w:val="auto"/>
          <w:szCs w:val="24"/>
        </w:rPr>
        <w:fldChar w:fldCharType="end"/>
      </w:r>
      <w:r w:rsidRPr="00DD5924">
        <w:rPr>
          <w:rFonts w:cs="Times New Roman"/>
          <w:color w:val="auto"/>
          <w:szCs w:val="24"/>
        </w:rPr>
        <w:t xml:space="preserve">.2 </w:t>
      </w:r>
      <w:r w:rsidR="00DD5924" w:rsidRPr="00DD5924">
        <w:rPr>
          <w:rFonts w:cs="Times New Roman"/>
          <w:color w:val="auto"/>
          <w:szCs w:val="24"/>
        </w:rPr>
        <w:t>–</w:t>
      </w:r>
      <w:r w:rsidRPr="00DD5924">
        <w:rPr>
          <w:rFonts w:cs="Times New Roman"/>
          <w:color w:val="auto"/>
          <w:szCs w:val="24"/>
        </w:rPr>
        <w:t xml:space="preserve"> </w:t>
      </w:r>
      <w:bookmarkEnd w:id="81"/>
      <w:bookmarkEnd w:id="82"/>
      <w:bookmarkEnd w:id="83"/>
      <w:r w:rsidR="00627EB9">
        <w:rPr>
          <w:rFonts w:cs="Times New Roman"/>
          <w:color w:val="auto"/>
          <w:szCs w:val="24"/>
        </w:rPr>
        <w:t>Model</w:t>
      </w:r>
      <w:r w:rsidR="00E33A7F">
        <w:rPr>
          <w:rFonts w:cs="Times New Roman"/>
          <w:color w:val="auto"/>
          <w:szCs w:val="24"/>
        </w:rPr>
        <w:t xml:space="preserve"> </w:t>
      </w:r>
      <w:r w:rsidR="00627EB9">
        <w:rPr>
          <w:rFonts w:cs="Times New Roman"/>
          <w:color w:val="auto"/>
          <w:szCs w:val="24"/>
        </w:rPr>
        <w:t>development flow (Self-composed)</w:t>
      </w:r>
    </w:p>
    <w:p w14:paraId="61E328A2" w14:textId="6F1E95A4" w:rsidR="00F829CB" w:rsidRPr="00CF5C88" w:rsidRDefault="00C16C80" w:rsidP="00DD5924">
      <w:pPr>
        <w:keepNext/>
        <w:spacing w:line="360" w:lineRule="auto"/>
        <w:jc w:val="center"/>
      </w:pPr>
      <w:r>
        <w:rPr>
          <w:rFonts w:ascii="Times New Roman" w:hAnsi="Times New Roman" w:cs="Times New Roman"/>
          <w:b/>
          <w:noProof/>
          <w:color w:val="000000" w:themeColor="text1"/>
          <w:sz w:val="28"/>
          <w:szCs w:val="28"/>
        </w:rPr>
        <w:lastRenderedPageBreak/>
        <w:drawing>
          <wp:inline distT="0" distB="0" distL="0" distR="0" wp14:anchorId="3B11DE3E" wp14:editId="3D292934">
            <wp:extent cx="4813300" cy="3159125"/>
            <wp:effectExtent l="0" t="0" r="635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13300" cy="3159125"/>
                    </a:xfrm>
                    <a:prstGeom prst="rect">
                      <a:avLst/>
                    </a:prstGeom>
                    <a:noFill/>
                    <a:ln>
                      <a:noFill/>
                    </a:ln>
                  </pic:spPr>
                </pic:pic>
              </a:graphicData>
            </a:graphic>
          </wp:inline>
        </w:drawing>
      </w:r>
    </w:p>
    <w:p w14:paraId="629AAC83" w14:textId="7BC0F79C" w:rsidR="00F829CB" w:rsidRPr="006B11E7" w:rsidRDefault="00F829CB" w:rsidP="008866F5">
      <w:pPr>
        <w:pStyle w:val="Heading3"/>
        <w:spacing w:line="360" w:lineRule="auto"/>
        <w:rPr>
          <w:rFonts w:ascii="Times New Roman" w:hAnsi="Times New Roman" w:cs="Times New Roman"/>
          <w:b/>
          <w:color w:val="6F1515"/>
          <w:sz w:val="24"/>
          <w:szCs w:val="24"/>
        </w:rPr>
      </w:pPr>
      <w:bookmarkStart w:id="84" w:name="_Toc117031222"/>
      <w:bookmarkStart w:id="85" w:name="_Toc118541992"/>
      <w:r w:rsidRPr="006B11E7">
        <w:rPr>
          <w:rFonts w:ascii="Times New Roman" w:hAnsi="Times New Roman" w:cs="Times New Roman"/>
          <w:b/>
          <w:color w:val="6F1515"/>
          <w:sz w:val="24"/>
          <w:szCs w:val="24"/>
        </w:rPr>
        <w:t xml:space="preserve">13.4.1 Data </w:t>
      </w:r>
      <w:bookmarkEnd w:id="84"/>
      <w:r w:rsidR="00C16C80">
        <w:rPr>
          <w:rFonts w:ascii="Times New Roman" w:hAnsi="Times New Roman" w:cs="Times New Roman"/>
          <w:b/>
          <w:color w:val="6F1515"/>
          <w:sz w:val="24"/>
          <w:szCs w:val="24"/>
        </w:rPr>
        <w:t>Collection</w:t>
      </w:r>
      <w:bookmarkEnd w:id="85"/>
      <w:r w:rsidRPr="006B11E7">
        <w:rPr>
          <w:rFonts w:ascii="Times New Roman" w:hAnsi="Times New Roman" w:cs="Times New Roman"/>
          <w:b/>
          <w:color w:val="6F1515"/>
          <w:sz w:val="24"/>
          <w:szCs w:val="24"/>
        </w:rPr>
        <w:t xml:space="preserve"> </w:t>
      </w:r>
    </w:p>
    <w:p w14:paraId="62D8F960" w14:textId="7E074B9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Data gathering techniques often fall into one of two categories: primary or secondary. In contrast to secondary data collecting methods, which use data that has already been </w:t>
      </w:r>
      <w:r w:rsidRPr="006B11E7">
        <w:rPr>
          <w:rFonts w:ascii="Times New Roman" w:hAnsi="Times New Roman" w:cs="Times New Roman"/>
          <w:sz w:val="24"/>
          <w:szCs w:val="24"/>
        </w:rPr>
        <w:t>gathered, primary data refers to information that was obtained directly by the researcher</w:t>
      </w:r>
      <w:r w:rsidR="00A25478">
        <w:rPr>
          <w:rFonts w:ascii="Times New Roman" w:hAnsi="Times New Roman" w:cs="Times New Roman"/>
          <w:sz w:val="24"/>
          <w:szCs w:val="24"/>
        </w:rPr>
        <w:t xml:space="preserve"> </w:t>
      </w:r>
      <w:r w:rsidR="00A25478">
        <w:rPr>
          <w:rFonts w:ascii="Times New Roman" w:hAnsi="Times New Roman" w:cs="Times New Roman"/>
          <w:sz w:val="24"/>
          <w:szCs w:val="24"/>
        </w:rPr>
        <w:fldChar w:fldCharType="begin"/>
      </w:r>
      <w:r w:rsidR="00A25478">
        <w:rPr>
          <w:rFonts w:ascii="Times New Roman" w:hAnsi="Times New Roman" w:cs="Times New Roman"/>
          <w:sz w:val="24"/>
          <w:szCs w:val="24"/>
        </w:rPr>
        <w:instrText xml:space="preserve"> ADDIN ZOTERO_ITEM CSL_CITATION {"citationID":"3uuBikhr","properties":{"formattedCitation":"(Devi and Pavithra, 2022)","plainCitation":"(Devi and Pavithra, 2022)","noteIndex":0},"citationItems":[{"id":112,"uris":["http://zotero.org/users/local/70QdCwYM/items/B9WBREBW"],"itemData":{"id":112,"type":"article-journal","abstract":"Machine learning has arisen in the multidisciplinary agriculture technologies sector, together with big data technologies and high-performance computing, to create new prospects for data intensive science. The scientific study of algorithms and statistical models that computer systems employ to complete a certain task without being explicitly taught is known as machine learning (ML). Many applications that we use on a daily basis involve learning algorithms. When you use a web search engine like Google to search the internet, one of the reasons it works so effectively is because it uses a learning algorithm to rank web sites. A quick assessment and future outlook on the broad uses of machine learning algorithms are presented in this study.","container-title":"SSRN Electronic Journal","DOI":"10.2139/ssrn.4140255","ISSN":"1556-5068","journalAbbreviation":"SSRN Journal","language":"en","source":"DOI.org (Crossref)","title":"Machine Learning: Life Cycle and its Techniques","title-short":"Machine Learning","URL":"https://www.ssrn.com/abstract=4140255","author":[{"family":"Devi","given":"Anusuya"},{"family":"Pavithra","given":"K."}],"accessed":{"date-parts":[["2022",10,25]]},"issued":{"date-parts":[["2022"]]}}}],"schema":"https://github.com/citation-style-language/schema/raw/master/csl-citation.json"} </w:instrText>
      </w:r>
      <w:r w:rsidR="00A25478">
        <w:rPr>
          <w:rFonts w:ascii="Times New Roman" w:hAnsi="Times New Roman" w:cs="Times New Roman"/>
          <w:sz w:val="24"/>
          <w:szCs w:val="24"/>
        </w:rPr>
        <w:fldChar w:fldCharType="separate"/>
      </w:r>
      <w:r w:rsidR="00A25478" w:rsidRPr="00A25478">
        <w:rPr>
          <w:rFonts w:ascii="Times New Roman" w:hAnsi="Times New Roman" w:cs="Times New Roman"/>
          <w:sz w:val="24"/>
        </w:rPr>
        <w:t>(Devi and Pavithra, 2022)</w:t>
      </w:r>
      <w:r w:rsidR="00A25478">
        <w:rPr>
          <w:rFonts w:ascii="Times New Roman" w:hAnsi="Times New Roman" w:cs="Times New Roman"/>
          <w:sz w:val="24"/>
          <w:szCs w:val="24"/>
        </w:rPr>
        <w:fldChar w:fldCharType="end"/>
      </w:r>
      <w:r w:rsidR="00A25478">
        <w:rPr>
          <w:rFonts w:ascii="Times New Roman" w:hAnsi="Times New Roman" w:cs="Times New Roman"/>
          <w:sz w:val="24"/>
          <w:szCs w:val="24"/>
          <w:shd w:val="clear" w:color="auto" w:fill="FFFFFF"/>
        </w:rPr>
        <w:t xml:space="preserve">. </w:t>
      </w:r>
      <w:r w:rsidRPr="006B11E7">
        <w:rPr>
          <w:rFonts w:ascii="Times New Roman" w:hAnsi="Times New Roman" w:cs="Times New Roman"/>
          <w:sz w:val="24"/>
          <w:szCs w:val="24"/>
        </w:rPr>
        <w:t>Secondary data gathering is the method utilized in this project.</w:t>
      </w:r>
    </w:p>
    <w:p w14:paraId="38E3C545" w14:textId="5B1D571D" w:rsidR="00F829CB" w:rsidRPr="006B11E7" w:rsidRDefault="00F829CB" w:rsidP="008866F5">
      <w:pPr>
        <w:pStyle w:val="Heading3"/>
        <w:spacing w:line="360" w:lineRule="auto"/>
        <w:rPr>
          <w:rFonts w:ascii="Times New Roman" w:hAnsi="Times New Roman" w:cs="Times New Roman"/>
          <w:b/>
          <w:color w:val="6F1515"/>
          <w:sz w:val="24"/>
          <w:szCs w:val="24"/>
        </w:rPr>
      </w:pPr>
      <w:bookmarkStart w:id="86" w:name="_Toc117031223"/>
      <w:bookmarkStart w:id="87" w:name="_Toc118541993"/>
      <w:r w:rsidRPr="006B11E7">
        <w:rPr>
          <w:rFonts w:ascii="Times New Roman" w:hAnsi="Times New Roman" w:cs="Times New Roman"/>
          <w:b/>
          <w:color w:val="6F1515"/>
          <w:sz w:val="24"/>
          <w:szCs w:val="24"/>
        </w:rPr>
        <w:t xml:space="preserve">13.4.2. Data </w:t>
      </w:r>
      <w:bookmarkEnd w:id="86"/>
      <w:r w:rsidR="00C16C80">
        <w:rPr>
          <w:rFonts w:ascii="Times New Roman" w:hAnsi="Times New Roman" w:cs="Times New Roman"/>
          <w:b/>
          <w:color w:val="6F1515"/>
          <w:sz w:val="24"/>
          <w:szCs w:val="24"/>
        </w:rPr>
        <w:t>Pre-processing</w:t>
      </w:r>
      <w:bookmarkEnd w:id="87"/>
    </w:p>
    <w:p w14:paraId="1513C967" w14:textId="45323855" w:rsidR="00F829CB" w:rsidRPr="006B11E7" w:rsidRDefault="00C16C80" w:rsidP="00F829CB">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is step involves in</w:t>
      </w:r>
      <w:r w:rsidR="00F829CB" w:rsidRPr="006B11E7">
        <w:rPr>
          <w:rFonts w:ascii="Times New Roman" w:hAnsi="Times New Roman" w:cs="Times New Roman"/>
          <w:color w:val="000000" w:themeColor="text1"/>
          <w:sz w:val="24"/>
          <w:szCs w:val="28"/>
        </w:rPr>
        <w:t xml:space="preserve"> preparing the data before it is subjected to the training processing by using a series of techniques as follows: </w:t>
      </w:r>
    </w:p>
    <w:p w14:paraId="33222606"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Lower casing</w:t>
      </w:r>
      <w:r w:rsidRPr="006B11E7">
        <w:rPr>
          <w:rFonts w:ascii="Times New Roman" w:hAnsi="Times New Roman" w:cs="Times New Roman"/>
          <w:color w:val="000000" w:themeColor="text1"/>
          <w:sz w:val="24"/>
          <w:szCs w:val="28"/>
        </w:rPr>
        <w:t>: Creating a common casing out of every text context.</w:t>
      </w:r>
    </w:p>
    <w:p w14:paraId="40197119"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Punctuation removal</w:t>
      </w:r>
      <w:r w:rsidRPr="006B11E7">
        <w:rPr>
          <w:rFonts w:ascii="Times New Roman" w:hAnsi="Times New Roman" w:cs="Times New Roman"/>
          <w:color w:val="000000" w:themeColor="text1"/>
          <w:sz w:val="24"/>
          <w:szCs w:val="28"/>
        </w:rPr>
        <w:t>: Remove any characters that don't have significant meaning.</w:t>
      </w:r>
    </w:p>
    <w:p w14:paraId="2B149969"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Stopwords removal</w:t>
      </w:r>
      <w:r w:rsidRPr="006B11E7">
        <w:rPr>
          <w:rFonts w:ascii="Times New Roman" w:hAnsi="Times New Roman" w:cs="Times New Roman"/>
          <w:color w:val="000000" w:themeColor="text1"/>
          <w:sz w:val="24"/>
          <w:szCs w:val="28"/>
        </w:rPr>
        <w:t>: Elimination of terms that are used frequently but don't add much sense to the context, such "the" and "a".</w:t>
      </w:r>
    </w:p>
    <w:p w14:paraId="504E1601"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Contraction mapping</w:t>
      </w:r>
      <w:r w:rsidRPr="006B11E7">
        <w:rPr>
          <w:rFonts w:ascii="Times New Roman" w:hAnsi="Times New Roman" w:cs="Times New Roman"/>
          <w:color w:val="000000" w:themeColor="text1"/>
          <w:sz w:val="24"/>
          <w:szCs w:val="28"/>
        </w:rPr>
        <w:t>: Adding more detail to abbreviated words like "don't" into "do not".</w:t>
      </w:r>
    </w:p>
    <w:p w14:paraId="5EAEFB6E"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Stemming</w:t>
      </w:r>
      <w:r w:rsidRPr="006B11E7">
        <w:rPr>
          <w:rFonts w:ascii="Times New Roman" w:hAnsi="Times New Roman" w:cs="Times New Roman"/>
          <w:color w:val="000000" w:themeColor="text1"/>
          <w:sz w:val="24"/>
          <w:szCs w:val="28"/>
        </w:rPr>
        <w:t>: A method of reducing a word to its word stem.</w:t>
      </w:r>
    </w:p>
    <w:p w14:paraId="79F08758"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Lemmatization</w:t>
      </w:r>
      <w:r w:rsidRPr="006B11E7">
        <w:rPr>
          <w:rFonts w:ascii="Times New Roman" w:hAnsi="Times New Roman" w:cs="Times New Roman"/>
          <w:color w:val="000000" w:themeColor="text1"/>
          <w:sz w:val="24"/>
          <w:szCs w:val="28"/>
        </w:rPr>
        <w:t>: Grouping different inflected of words into the root form.</w:t>
      </w:r>
    </w:p>
    <w:p w14:paraId="1B8539C0"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88" w:name="_Toc117031224"/>
      <w:bookmarkStart w:id="89" w:name="_Toc118541994"/>
      <w:r w:rsidRPr="006B11E7">
        <w:rPr>
          <w:rFonts w:ascii="Times New Roman" w:hAnsi="Times New Roman" w:cs="Times New Roman"/>
          <w:b/>
          <w:color w:val="6F1515"/>
          <w:sz w:val="24"/>
          <w:szCs w:val="24"/>
        </w:rPr>
        <w:lastRenderedPageBreak/>
        <w:t>13.4.3. Data Analysis</w:t>
      </w:r>
      <w:bookmarkEnd w:id="88"/>
      <w:bookmarkEnd w:id="89"/>
    </w:p>
    <w:p w14:paraId="61053B1D" w14:textId="6B93FFBB" w:rsidR="00F829CB" w:rsidRPr="006B11E7" w:rsidRDefault="00F829CB" w:rsidP="00F829CB">
      <w:pPr>
        <w:spacing w:line="360" w:lineRule="auto"/>
        <w:jc w:val="both"/>
        <w:rPr>
          <w:rFonts w:ascii="Times New Roman" w:hAnsi="Times New Roman" w:cs="Times New Roman"/>
          <w:sz w:val="24"/>
          <w:szCs w:val="28"/>
        </w:rPr>
      </w:pPr>
      <w:r w:rsidRPr="006B11E7">
        <w:rPr>
          <w:rFonts w:ascii="Times New Roman" w:hAnsi="Times New Roman" w:cs="Times New Roman"/>
          <w:color w:val="000000" w:themeColor="text1"/>
          <w:sz w:val="24"/>
          <w:szCs w:val="28"/>
        </w:rPr>
        <w:t>This procedure, also known as data visualization, involves graphically depicting the data (using maps, graphs, and charts) and identifying data patterns</w:t>
      </w:r>
      <w:r w:rsidR="00E01617">
        <w:rPr>
          <w:rFonts w:ascii="Times New Roman" w:hAnsi="Times New Roman" w:cs="Times New Roman"/>
          <w:color w:val="000000" w:themeColor="text1"/>
          <w:sz w:val="24"/>
          <w:szCs w:val="28"/>
        </w:rPr>
        <w:t xml:space="preserve"> </w:t>
      </w:r>
      <w:r w:rsidR="00E01617">
        <w:rPr>
          <w:rFonts w:ascii="Times New Roman" w:hAnsi="Times New Roman" w:cs="Times New Roman"/>
          <w:color w:val="000000" w:themeColor="text1"/>
          <w:sz w:val="24"/>
          <w:szCs w:val="28"/>
        </w:rPr>
        <w:fldChar w:fldCharType="begin"/>
      </w:r>
      <w:r w:rsidR="00E01617">
        <w:rPr>
          <w:rFonts w:ascii="Times New Roman" w:hAnsi="Times New Roman" w:cs="Times New Roman"/>
          <w:color w:val="000000" w:themeColor="text1"/>
          <w:sz w:val="24"/>
          <w:szCs w:val="28"/>
        </w:rPr>
        <w:instrText xml:space="preserve"> ADDIN ZOTERO_ITEM CSL_CITATION {"citationID":"0JEssml8","properties":{"formattedCitation":"(Suresh and Guttag, 2021)","plainCitation":"(Suresh and Guttag, 2021)","noteIndex":0},"citationItems":[{"id":114,"uris":["http://zotero.org/users/local/70QdCwYM/items/3GWLUZDL"],"itemData":{"id":114,"type":"paper-conference","abstract":"As machine learning (ML) increasingly affects people and society, awareness of its potential unwanted consequences has also grown. To anticipate, prevent, and mitigate undesirable downstream consequences, it is critical that we understand when and how harm might be introduced throughout the ML life cycle. In this paper, we provide a framework that identifies seven distinct potential sources of downstream harm in machine learning, spanning data collection, development, and deployment. In doing so, we aim to facilitate more productive and precise communication around these issues, as well as more direct, application-grounded ways to mitigate them.","container-title":"Equity and Access in Algorithms, Mechanisms, and Optimization","DOI":"10.1145/3465416.3483305","language":"en","note":"arXiv:1901.10002 [cs, stat]","page":"1-9","source":"arXiv.org","title":"A Framework for Understanding Sources of Harm throughout the Machine Learning Life Cycle","URL":"http://arxiv.org/abs/1901.10002","author":[{"family":"Suresh","given":"Harini"},{"family":"Guttag","given":"John V."}],"accessed":{"date-parts":[["2022",10,25]]},"issued":{"date-parts":[["2021",10,5]]}}}],"schema":"https://github.com/citation-style-language/schema/raw/master/csl-citation.json"} </w:instrText>
      </w:r>
      <w:r w:rsidR="00E01617">
        <w:rPr>
          <w:rFonts w:ascii="Times New Roman" w:hAnsi="Times New Roman" w:cs="Times New Roman"/>
          <w:color w:val="000000" w:themeColor="text1"/>
          <w:sz w:val="24"/>
          <w:szCs w:val="28"/>
        </w:rPr>
        <w:fldChar w:fldCharType="separate"/>
      </w:r>
      <w:r w:rsidR="00E01617" w:rsidRPr="00E01617">
        <w:rPr>
          <w:rFonts w:ascii="Times New Roman" w:hAnsi="Times New Roman" w:cs="Times New Roman"/>
          <w:sz w:val="24"/>
        </w:rPr>
        <w:t>(Suresh and Guttag, 2021)</w:t>
      </w:r>
      <w:r w:rsidR="00E01617">
        <w:rPr>
          <w:rFonts w:ascii="Times New Roman" w:hAnsi="Times New Roman" w:cs="Times New Roman"/>
          <w:color w:val="000000" w:themeColor="text1"/>
          <w:sz w:val="24"/>
          <w:szCs w:val="28"/>
        </w:rPr>
        <w:fldChar w:fldCharType="end"/>
      </w:r>
      <w:r w:rsidR="00E01617">
        <w:rPr>
          <w:rFonts w:ascii="Times New Roman" w:hAnsi="Times New Roman" w:cs="Times New Roman"/>
          <w:color w:val="000000" w:themeColor="text1"/>
          <w:sz w:val="24"/>
          <w:szCs w:val="28"/>
        </w:rPr>
        <w:t xml:space="preserve">. </w:t>
      </w:r>
      <w:r w:rsidRPr="006B11E7">
        <w:rPr>
          <w:rFonts w:ascii="Times New Roman" w:hAnsi="Times New Roman" w:cs="Times New Roman"/>
          <w:sz w:val="24"/>
          <w:szCs w:val="28"/>
        </w:rPr>
        <w:t>Where necessary, data visualization will be used in this project.</w:t>
      </w:r>
    </w:p>
    <w:p w14:paraId="20B9A280"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90" w:name="_Toc117031225"/>
      <w:bookmarkStart w:id="91" w:name="_Toc118541995"/>
      <w:r w:rsidRPr="006B11E7">
        <w:rPr>
          <w:rFonts w:ascii="Times New Roman" w:hAnsi="Times New Roman" w:cs="Times New Roman"/>
          <w:b/>
          <w:color w:val="6F1515"/>
          <w:sz w:val="24"/>
          <w:szCs w:val="24"/>
        </w:rPr>
        <w:t>13.4.4. Model Selection and Training</w:t>
      </w:r>
      <w:bookmarkEnd w:id="90"/>
      <w:bookmarkEnd w:id="91"/>
    </w:p>
    <w:p w14:paraId="0C9BCF9C"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The author will experiment with tuning hyperparameters while utilizing various pretrained model transformer architectures. This transformer architecture is the optimum option since it dominates the field of natural language processing. Using pertained model, the author is able to achieve stronger performanc</w:t>
      </w:r>
      <w:r w:rsidRPr="006B11E7">
        <w:rPr>
          <w:rFonts w:ascii="Times New Roman" w:hAnsi="Times New Roman" w:cs="Times New Roman"/>
          <w:sz w:val="24"/>
          <w:szCs w:val="28"/>
        </w:rPr>
        <w:t xml:space="preserve">e than creating a model from scratch as a result of their extensive corpus data training.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uoY7WBH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Wolf et al., 2020)</w:t>
      </w:r>
      <w:r w:rsidRPr="006B11E7">
        <w:rPr>
          <w:rFonts w:ascii="Times New Roman" w:hAnsi="Times New Roman" w:cs="Times New Roman"/>
          <w:sz w:val="24"/>
          <w:szCs w:val="28"/>
        </w:rPr>
        <w:fldChar w:fldCharType="end"/>
      </w:r>
    </w:p>
    <w:p w14:paraId="5078559C" w14:textId="00D97036" w:rsidR="00F829CB" w:rsidRPr="006B11E7" w:rsidRDefault="00625E7D" w:rsidP="00F829C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top tier models currently available will be verified </w:t>
      </w:r>
      <w:r w:rsidR="008C09D6">
        <w:rPr>
          <w:rFonts w:ascii="Times New Roman" w:hAnsi="Times New Roman" w:cs="Times New Roman"/>
          <w:sz w:val="24"/>
          <w:szCs w:val="24"/>
        </w:rPr>
        <w:t>from</w:t>
      </w:r>
      <w:r>
        <w:rPr>
          <w:rFonts w:ascii="Times New Roman" w:hAnsi="Times New Roman" w:cs="Times New Roman"/>
          <w:sz w:val="24"/>
          <w:szCs w:val="24"/>
        </w:rPr>
        <w:t xml:space="preserve"> the hugging</w:t>
      </w:r>
      <w:r w:rsidR="008C09D6">
        <w:rPr>
          <w:rFonts w:ascii="Times New Roman" w:hAnsi="Times New Roman" w:cs="Times New Roman"/>
          <w:sz w:val="24"/>
          <w:szCs w:val="24"/>
        </w:rPr>
        <w:t xml:space="preserve"> </w:t>
      </w:r>
      <w:r>
        <w:rPr>
          <w:rFonts w:ascii="Times New Roman" w:hAnsi="Times New Roman" w:cs="Times New Roman"/>
          <w:sz w:val="24"/>
          <w:szCs w:val="24"/>
        </w:rPr>
        <w:t xml:space="preserve">face </w:t>
      </w:r>
      <w:r w:rsidR="008C09D6">
        <w:rPr>
          <w:rFonts w:ascii="Times New Roman" w:hAnsi="Times New Roman" w:cs="Times New Roman"/>
          <w:sz w:val="24"/>
          <w:szCs w:val="24"/>
        </w:rPr>
        <w:t>and be taken for hyperparameter tuning.</w:t>
      </w:r>
    </w:p>
    <w:p w14:paraId="33791585" w14:textId="77777777" w:rsidR="00F829CB" w:rsidRPr="006B11E7" w:rsidRDefault="00F829CB" w:rsidP="00F829CB">
      <w:pPr>
        <w:spacing w:line="240" w:lineRule="auto"/>
        <w:jc w:val="both"/>
        <w:rPr>
          <w:rFonts w:ascii="Times New Roman" w:hAnsi="Times New Roman" w:cs="Times New Roman"/>
          <w:sz w:val="24"/>
          <w:szCs w:val="24"/>
        </w:rPr>
      </w:pPr>
      <w:r w:rsidRPr="006B11E7">
        <w:rPr>
          <w:rFonts w:ascii="Times New Roman" w:hAnsi="Times New Roman" w:cs="Times New Roman"/>
          <w:b/>
          <w:sz w:val="24"/>
          <w:szCs w:val="24"/>
        </w:rPr>
        <w:t>Hyperparameter Optimization</w:t>
      </w:r>
    </w:p>
    <w:p w14:paraId="473B4C9C" w14:textId="5A0D8DA1" w:rsidR="00F829CB" w:rsidRPr="006B11E7" w:rsidRDefault="00F829CB" w:rsidP="00F829CB">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This set of parameters needs to be calculated for optimal performance, so model training parameters could be set to them. Minimizing the loss and cost has the potential to stabilize the bias and variance in the model</w:t>
      </w:r>
      <w:r w:rsidR="00B940C7">
        <w:rPr>
          <w:rFonts w:ascii="Times New Roman" w:hAnsi="Times New Roman" w:cs="Times New Roman"/>
          <w:sz w:val="24"/>
          <w:szCs w:val="24"/>
        </w:rPr>
        <w:t xml:space="preserve"> </w:t>
      </w:r>
      <w:r w:rsidR="00B940C7">
        <w:rPr>
          <w:rFonts w:ascii="Times New Roman" w:hAnsi="Times New Roman" w:cs="Times New Roman"/>
          <w:sz w:val="24"/>
          <w:szCs w:val="24"/>
        </w:rPr>
        <w:fldChar w:fldCharType="begin"/>
      </w:r>
      <w:r w:rsidR="00B940C7">
        <w:rPr>
          <w:rFonts w:ascii="Times New Roman" w:hAnsi="Times New Roman" w:cs="Times New Roman"/>
          <w:sz w:val="24"/>
          <w:szCs w:val="24"/>
        </w:rPr>
        <w:instrText xml:space="preserve"> ADDIN ZOTERO_ITEM CSL_CITATION {"citationID":"APxMPwSW","properties":{"formattedCitation":"(Liu and Wang, 2021; Joy and Selvan, 2022)","plainCitation":"(Liu and Wang, 2021; Joy and Selvan, 2022)","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00B940C7">
        <w:rPr>
          <w:rFonts w:ascii="Times New Roman" w:hAnsi="Times New Roman" w:cs="Times New Roman"/>
          <w:sz w:val="24"/>
          <w:szCs w:val="24"/>
        </w:rPr>
        <w:fldChar w:fldCharType="separate"/>
      </w:r>
      <w:r w:rsidR="00B940C7" w:rsidRPr="00B940C7">
        <w:rPr>
          <w:rFonts w:ascii="Times New Roman" w:hAnsi="Times New Roman" w:cs="Times New Roman"/>
          <w:sz w:val="24"/>
        </w:rPr>
        <w:t>(Liu and Wang, 2021; Joy and Selvan, 2022)</w:t>
      </w:r>
      <w:r w:rsidR="00B940C7">
        <w:rPr>
          <w:rFonts w:ascii="Times New Roman" w:hAnsi="Times New Roman" w:cs="Times New Roman"/>
          <w:sz w:val="24"/>
          <w:szCs w:val="24"/>
        </w:rPr>
        <w:fldChar w:fldCharType="end"/>
      </w:r>
      <w:r w:rsidRPr="006B11E7">
        <w:rPr>
          <w:rFonts w:ascii="Times New Roman" w:hAnsi="Times New Roman" w:cs="Times New Roman"/>
          <w:sz w:val="24"/>
          <w:szCs w:val="24"/>
        </w:rPr>
        <w:t>. Additionally, the chosen dataset will have an impact on the estimated set of hyperparameters.</w:t>
      </w:r>
      <w:r w:rsidR="00B940C7">
        <w:rPr>
          <w:rFonts w:ascii="Times New Roman" w:hAnsi="Times New Roman" w:cs="Times New Roman"/>
          <w:sz w:val="24"/>
          <w:szCs w:val="24"/>
        </w:rPr>
        <w:t xml:space="preserve"> </w:t>
      </w:r>
    </w:p>
    <w:p w14:paraId="48F6C67A"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92" w:name="_Toc117031226"/>
      <w:bookmarkStart w:id="93" w:name="_Toc118541996"/>
      <w:r w:rsidRPr="006B11E7">
        <w:rPr>
          <w:rFonts w:ascii="Times New Roman" w:hAnsi="Times New Roman" w:cs="Times New Roman"/>
          <w:b/>
          <w:color w:val="6F1515"/>
          <w:sz w:val="24"/>
          <w:szCs w:val="24"/>
        </w:rPr>
        <w:t>13.4.5. Model Evaluation and Deployment</w:t>
      </w:r>
      <w:bookmarkEnd w:id="92"/>
      <w:bookmarkEnd w:id="93"/>
    </w:p>
    <w:p w14:paraId="3E290CF0"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There are several forms of evaluation metrics for text summarization models, including </w:t>
      </w:r>
      <w:r w:rsidRPr="006B11E7">
        <w:rPr>
          <w:rFonts w:ascii="Times New Roman" w:hAnsi="Times New Roman" w:cs="Times New Roman"/>
          <w:b/>
          <w:color w:val="000000" w:themeColor="text1"/>
          <w:sz w:val="24"/>
          <w:szCs w:val="28"/>
        </w:rPr>
        <w:t>BLEU</w:t>
      </w:r>
      <w:r w:rsidRPr="006B11E7">
        <w:rPr>
          <w:rFonts w:ascii="Times New Roman" w:hAnsi="Times New Roman" w:cs="Times New Roman"/>
          <w:color w:val="000000" w:themeColor="text1"/>
          <w:sz w:val="24"/>
          <w:szCs w:val="28"/>
        </w:rPr>
        <w:t xml:space="preserve"> and </w:t>
      </w:r>
      <w:r w:rsidRPr="006B11E7">
        <w:rPr>
          <w:rFonts w:ascii="Times New Roman" w:hAnsi="Times New Roman" w:cs="Times New Roman"/>
          <w:b/>
          <w:color w:val="000000" w:themeColor="text1"/>
          <w:sz w:val="24"/>
          <w:szCs w:val="28"/>
        </w:rPr>
        <w:t>ROUGE</w:t>
      </w:r>
      <w:r w:rsidRPr="006B11E7">
        <w:rPr>
          <w:rFonts w:ascii="Times New Roman" w:hAnsi="Times New Roman" w:cs="Times New Roman"/>
          <w:color w:val="000000" w:themeColor="text1"/>
          <w:sz w:val="24"/>
          <w:szCs w:val="28"/>
        </w:rPr>
        <w:t xml:space="preserve">. Since </w:t>
      </w:r>
      <w:r w:rsidRPr="006B11E7">
        <w:rPr>
          <w:rFonts w:ascii="Times New Roman" w:hAnsi="Times New Roman" w:cs="Times New Roman"/>
          <w:b/>
          <w:color w:val="000000" w:themeColor="text1"/>
          <w:sz w:val="24"/>
          <w:szCs w:val="28"/>
        </w:rPr>
        <w:t>ROUGE</w:t>
      </w:r>
      <w:r w:rsidRPr="006B11E7">
        <w:rPr>
          <w:rFonts w:ascii="Times New Roman" w:hAnsi="Times New Roman" w:cs="Times New Roman"/>
          <w:color w:val="000000" w:themeColor="text1"/>
          <w:sz w:val="24"/>
          <w:szCs w:val="28"/>
        </w:rPr>
        <w:t xml:space="preserve"> is more credible than </w:t>
      </w:r>
      <w:r w:rsidRPr="006B11E7">
        <w:rPr>
          <w:rFonts w:ascii="Times New Roman" w:hAnsi="Times New Roman" w:cs="Times New Roman"/>
          <w:b/>
          <w:color w:val="000000" w:themeColor="text1"/>
          <w:sz w:val="24"/>
          <w:szCs w:val="28"/>
        </w:rPr>
        <w:t>BLEU</w:t>
      </w:r>
      <w:r w:rsidRPr="006B11E7">
        <w:rPr>
          <w:rFonts w:ascii="Times New Roman" w:hAnsi="Times New Roman" w:cs="Times New Roman"/>
          <w:color w:val="000000" w:themeColor="text1"/>
          <w:sz w:val="24"/>
          <w:szCs w:val="28"/>
        </w:rPr>
        <w:t xml:space="preserve">, it will be utilized for model </w:t>
      </w:r>
      <w:r w:rsidRPr="006B11E7">
        <w:rPr>
          <w:rFonts w:ascii="Times New Roman" w:hAnsi="Times New Roman" w:cs="Times New Roman"/>
          <w:sz w:val="24"/>
          <w:szCs w:val="28"/>
        </w:rPr>
        <w:t xml:space="preserve">evaluation and choosing the optimal model architecture to apply.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oY8x63Qi","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Steinberger and Jezek, 2009)</w:t>
      </w:r>
      <w:r w:rsidRPr="006B11E7">
        <w:rPr>
          <w:rFonts w:ascii="Times New Roman" w:hAnsi="Times New Roman" w:cs="Times New Roman"/>
          <w:sz w:val="24"/>
          <w:szCs w:val="28"/>
        </w:rPr>
        <w:fldChar w:fldCharType="end"/>
      </w:r>
    </w:p>
    <w:p w14:paraId="72852D0C" w14:textId="2C0E6D4F" w:rsidR="00F829CB" w:rsidRPr="00CD4365" w:rsidRDefault="00F829CB" w:rsidP="00E2595D">
      <w:pPr>
        <w:spacing w:line="360" w:lineRule="auto"/>
        <w:jc w:val="both"/>
        <w:rPr>
          <w:rFonts w:ascii="Times New Roman" w:hAnsi="Times New Roman" w:cs="Times New Roman"/>
          <w:color w:val="000000" w:themeColor="text1"/>
          <w:sz w:val="24"/>
          <w:szCs w:val="28"/>
        </w:rPr>
        <w:sectPr w:rsidR="00F829CB" w:rsidRPr="00CD4365" w:rsidSect="00FF43C3">
          <w:headerReference w:type="default" r:id="rId16"/>
          <w:headerReference w:type="first" r:id="rId17"/>
          <w:footerReference w:type="first" r:id="rId18"/>
          <w:pgSz w:w="12240" w:h="15840"/>
          <w:pgMar w:top="1440" w:right="1440" w:bottom="1440" w:left="1440" w:header="720" w:footer="720" w:gutter="0"/>
          <w:pgNumType w:start="1"/>
          <w:cols w:space="720"/>
          <w:titlePg/>
          <w:docGrid w:linePitch="360"/>
        </w:sectPr>
      </w:pPr>
      <w:r w:rsidRPr="006B11E7">
        <w:rPr>
          <w:rFonts w:ascii="Times New Roman" w:hAnsi="Times New Roman" w:cs="Times New Roman"/>
          <w:color w:val="000000" w:themeColor="text1"/>
          <w:sz w:val="24"/>
          <w:szCs w:val="28"/>
        </w:rPr>
        <w:t>The model deployment will be done together with the backend server and hosted in cloud platforms.</w:t>
      </w:r>
    </w:p>
    <w:p w14:paraId="3E3CA9F0" w14:textId="361ED24D" w:rsidR="00066FBE" w:rsidRPr="00DD5924" w:rsidRDefault="007E2CC9" w:rsidP="00DC1120">
      <w:pPr>
        <w:pStyle w:val="Heading1"/>
        <w:spacing w:line="360" w:lineRule="auto"/>
        <w:rPr>
          <w:rFonts w:cs="Times New Roman"/>
          <w:bCs/>
          <w:szCs w:val="32"/>
        </w:rPr>
      </w:pPr>
      <w:bookmarkStart w:id="94" w:name="_Toc118541997"/>
      <w:r w:rsidRPr="00DD5924">
        <w:rPr>
          <w:rFonts w:cs="Times New Roman"/>
          <w:bCs/>
          <w:szCs w:val="32"/>
        </w:rPr>
        <w:lastRenderedPageBreak/>
        <w:t>REFERENCES</w:t>
      </w:r>
      <w:bookmarkEnd w:id="94"/>
    </w:p>
    <w:bookmarkStart w:id="95" w:name="nakamotoref"/>
    <w:p w14:paraId="2E3FD57D" w14:textId="77777777" w:rsidR="00D657F3" w:rsidRPr="00B80A47" w:rsidRDefault="00B940C7"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fldChar w:fldCharType="begin"/>
      </w:r>
      <w:r w:rsidRPr="00B80A47">
        <w:rPr>
          <w:rFonts w:ascii="Times New Roman" w:hAnsi="Times New Roman" w:cs="Times New Roman"/>
          <w:sz w:val="24"/>
          <w:szCs w:val="24"/>
        </w:rPr>
        <w:instrText xml:space="preserve"> ADDIN ZOTERO_BIBL {"uncited":[],"omitted":[],"custom":[]} CSL_BIBLIOGRAPHY </w:instrText>
      </w:r>
      <w:r w:rsidRPr="00B80A47">
        <w:rPr>
          <w:rFonts w:ascii="Times New Roman" w:hAnsi="Times New Roman" w:cs="Times New Roman"/>
          <w:sz w:val="24"/>
          <w:szCs w:val="24"/>
        </w:rPr>
        <w:fldChar w:fldCharType="separate"/>
      </w:r>
      <w:r w:rsidR="00D657F3" w:rsidRPr="00B80A47">
        <w:rPr>
          <w:rFonts w:ascii="Times New Roman" w:hAnsi="Times New Roman" w:cs="Times New Roman"/>
          <w:sz w:val="24"/>
          <w:szCs w:val="24"/>
        </w:rPr>
        <w:t xml:space="preserve">Alsaqer, A.F. and Sasi, S. (2017). Movie review summarization and sentiment analysis using rapidminer. </w:t>
      </w:r>
      <w:r w:rsidR="00D657F3" w:rsidRPr="00B80A47">
        <w:rPr>
          <w:rFonts w:ascii="Times New Roman" w:hAnsi="Times New Roman" w:cs="Times New Roman"/>
          <w:i/>
          <w:iCs/>
          <w:sz w:val="24"/>
          <w:szCs w:val="24"/>
        </w:rPr>
        <w:t>2017 International Conference on Networks &amp; Advances in Computational Technologies (NetACT)</w:t>
      </w:r>
      <w:r w:rsidR="00D657F3" w:rsidRPr="00B80A47">
        <w:rPr>
          <w:rFonts w:ascii="Times New Roman" w:hAnsi="Times New Roman" w:cs="Times New Roman"/>
          <w:sz w:val="24"/>
          <w:szCs w:val="24"/>
        </w:rPr>
        <w:t>. July 2017. Thiruvanthapuram, India: IEEE, 329–335. Available from https://doi.org/10.1109/NETACT.2017.8076790 [Accessed 10 October 2022].</w:t>
      </w:r>
    </w:p>
    <w:p w14:paraId="61EDF3A0"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Boorugu, R., Ramesh, G. and Madhavi, K. (2019). Summarizing Product Reviews Using Nlp Based Text Summarization. </w:t>
      </w:r>
      <w:r w:rsidRPr="00B80A47">
        <w:rPr>
          <w:rFonts w:ascii="Times New Roman" w:hAnsi="Times New Roman" w:cs="Times New Roman"/>
          <w:i/>
          <w:iCs/>
          <w:sz w:val="24"/>
          <w:szCs w:val="24"/>
        </w:rPr>
        <w:t>International Journal of Scientific &amp; Technology Research Volume</w:t>
      </w:r>
      <w:r w:rsidRPr="00B80A47">
        <w:rPr>
          <w:rFonts w:ascii="Times New Roman" w:hAnsi="Times New Roman" w:cs="Times New Roman"/>
          <w:sz w:val="24"/>
          <w:szCs w:val="24"/>
        </w:rPr>
        <w:t>, 8 (10), 1127–1133.</w:t>
      </w:r>
    </w:p>
    <w:p w14:paraId="00A82B74"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Dashtipour, K. et al. (2021). Sentiment Analysis of Persian Movie Reviews Using Deep Learning. </w:t>
      </w:r>
      <w:r w:rsidRPr="00B80A47">
        <w:rPr>
          <w:rFonts w:ascii="Times New Roman" w:hAnsi="Times New Roman" w:cs="Times New Roman"/>
          <w:i/>
          <w:iCs/>
          <w:sz w:val="24"/>
          <w:szCs w:val="24"/>
        </w:rPr>
        <w:t>Entropy</w:t>
      </w:r>
      <w:r w:rsidRPr="00B80A47">
        <w:rPr>
          <w:rFonts w:ascii="Times New Roman" w:hAnsi="Times New Roman" w:cs="Times New Roman"/>
          <w:sz w:val="24"/>
          <w:szCs w:val="24"/>
        </w:rPr>
        <w:t>, 23 (5), 596. Available from https://doi.org/10.3390/e23050596.</w:t>
      </w:r>
    </w:p>
    <w:p w14:paraId="4E97AAF3"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Devi, A. and Pavithra, K. (2022). Machine Learning: Life Cycle and its Techniques. </w:t>
      </w:r>
      <w:r w:rsidRPr="00B80A47">
        <w:rPr>
          <w:rFonts w:ascii="Times New Roman" w:hAnsi="Times New Roman" w:cs="Times New Roman"/>
          <w:i/>
          <w:iCs/>
          <w:sz w:val="24"/>
          <w:szCs w:val="24"/>
        </w:rPr>
        <w:t>SSRN Electronic Journal</w:t>
      </w:r>
      <w:r w:rsidRPr="00B80A47">
        <w:rPr>
          <w:rFonts w:ascii="Times New Roman" w:hAnsi="Times New Roman" w:cs="Times New Roman"/>
          <w:sz w:val="24"/>
          <w:szCs w:val="24"/>
        </w:rPr>
        <w:t>. Available from https://doi.org/10.2139/ssrn.4140255 [Accessed 25 October 2022].</w:t>
      </w:r>
    </w:p>
    <w:p w14:paraId="2B8613C2"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Etemad, A.G., Abidi, A.I. and Chhabra, M. (2021). A Review on Abstractive Text Summarization Using Deep Learning. </w:t>
      </w:r>
      <w:r w:rsidRPr="00B80A47">
        <w:rPr>
          <w:rFonts w:ascii="Times New Roman" w:hAnsi="Times New Roman" w:cs="Times New Roman"/>
          <w:i/>
          <w:iCs/>
          <w:sz w:val="24"/>
          <w:szCs w:val="24"/>
        </w:rPr>
        <w:t>2021 9th International Conference on Reliability, Infocom Technologies and Optimization (Trends and Future Directions) (ICRITO)</w:t>
      </w:r>
      <w:r w:rsidRPr="00B80A47">
        <w:rPr>
          <w:rFonts w:ascii="Times New Roman" w:hAnsi="Times New Roman" w:cs="Times New Roman"/>
          <w:sz w:val="24"/>
          <w:szCs w:val="24"/>
        </w:rPr>
        <w:t>. 3 September 2021. Noida, India: IEEE, 1–6. Available from https://doi.org/10.1109/ICRITO51393.2021.9596500 [Accessed 10 October 2022].</w:t>
      </w:r>
    </w:p>
    <w:p w14:paraId="51B0B27F"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Gupta, A. et al. (2021). Automated News Summarization Using Transformers. </w:t>
      </w:r>
      <w:r w:rsidRPr="00B80A47">
        <w:rPr>
          <w:rFonts w:ascii="Times New Roman" w:hAnsi="Times New Roman" w:cs="Times New Roman"/>
          <w:i/>
          <w:iCs/>
          <w:sz w:val="24"/>
          <w:szCs w:val="24"/>
        </w:rPr>
        <w:t>ArXiv</w:t>
      </w:r>
      <w:r w:rsidRPr="00B80A47">
        <w:rPr>
          <w:rFonts w:ascii="Times New Roman" w:hAnsi="Times New Roman" w:cs="Times New Roman"/>
          <w:sz w:val="24"/>
          <w:szCs w:val="24"/>
        </w:rPr>
        <w:t>, abs/2108.01064.</w:t>
      </w:r>
    </w:p>
    <w:p w14:paraId="02BC94BF"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B80A47">
        <w:rPr>
          <w:rFonts w:ascii="Times New Roman" w:hAnsi="Times New Roman" w:cs="Times New Roman"/>
          <w:i/>
          <w:iCs/>
          <w:sz w:val="24"/>
          <w:szCs w:val="24"/>
        </w:rPr>
        <w:t>2022 International Conference on Computing, Communication, Security and Intelligent Systems (IC3SIS)</w:t>
      </w:r>
      <w:r w:rsidRPr="00B80A47">
        <w:rPr>
          <w:rFonts w:ascii="Times New Roman" w:hAnsi="Times New Roman" w:cs="Times New Roman"/>
          <w:sz w:val="24"/>
          <w:szCs w:val="24"/>
        </w:rPr>
        <w:t>. 23 June 2022. Kochi, India: IEEE, 1–5. Available from https://doi.org/10.1109/IC3SIS54991.2022.9885695 [Accessed 24 October 2022].</w:t>
      </w:r>
    </w:p>
    <w:p w14:paraId="17A3185D"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lastRenderedPageBreak/>
        <w:t xml:space="preserve">Khan, A., Gul, M.A., Zareei, M., et al. (2020). Movie Review Summarization Using Supervised Learning and Graph-Based Ranking Algorithm. </w:t>
      </w:r>
      <w:r w:rsidRPr="00B80A47">
        <w:rPr>
          <w:rFonts w:ascii="Times New Roman" w:hAnsi="Times New Roman" w:cs="Times New Roman"/>
          <w:i/>
          <w:iCs/>
          <w:sz w:val="24"/>
          <w:szCs w:val="24"/>
        </w:rPr>
        <w:t>Computational Intelligence and Neuroscience</w:t>
      </w:r>
      <w:r w:rsidRPr="00B80A47">
        <w:rPr>
          <w:rFonts w:ascii="Times New Roman" w:hAnsi="Times New Roman" w:cs="Times New Roman"/>
          <w:sz w:val="24"/>
          <w:szCs w:val="24"/>
        </w:rPr>
        <w:t>, 2020, 7526580. Available from https://doi.org/10.1155/2020/7526580.</w:t>
      </w:r>
    </w:p>
    <w:p w14:paraId="66EA6B5F"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Khan, A., Gul, M.A., Uddin, M.I., et al. (2020). Summarizing Online Movie Reviews: A Machine Learning Approach to Big Data Analytics. </w:t>
      </w:r>
      <w:r w:rsidRPr="00B80A47">
        <w:rPr>
          <w:rFonts w:ascii="Times New Roman" w:hAnsi="Times New Roman" w:cs="Times New Roman"/>
          <w:i/>
          <w:iCs/>
          <w:sz w:val="24"/>
          <w:szCs w:val="24"/>
        </w:rPr>
        <w:t>Scientific Programming</w:t>
      </w:r>
      <w:r w:rsidRPr="00B80A47">
        <w:rPr>
          <w:rFonts w:ascii="Times New Roman" w:hAnsi="Times New Roman" w:cs="Times New Roman"/>
          <w:sz w:val="24"/>
          <w:szCs w:val="24"/>
        </w:rPr>
        <w:t>, 2020, 1–13. Available from https://doi.org/10.1155/2020/5812715.</w:t>
      </w:r>
    </w:p>
    <w:p w14:paraId="4A260636"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Kouris, P., Alexandridis, G. and Stafylopatis, A. (2019). Abstractive Text Summarization Based on Deep Learning and Semantic Content Generalization. </w:t>
      </w:r>
      <w:r w:rsidRPr="00B80A47">
        <w:rPr>
          <w:rFonts w:ascii="Times New Roman" w:hAnsi="Times New Roman" w:cs="Times New Roman"/>
          <w:i/>
          <w:iCs/>
          <w:sz w:val="24"/>
          <w:szCs w:val="24"/>
        </w:rPr>
        <w:t>Proceedings of the 57th Annual Meeting of the Association for Computational Linguistics</w:t>
      </w:r>
      <w:r w:rsidRPr="00B80A47">
        <w:rPr>
          <w:rFonts w:ascii="Times New Roman" w:hAnsi="Times New Roman" w:cs="Times New Roman"/>
          <w:sz w:val="24"/>
          <w:szCs w:val="24"/>
        </w:rPr>
        <w:t>. 2019. Florence, Italy: Association for Computational Linguistics, 5082–5092. Available from https://doi.org/10.18653/v1/P19-1501 [Accessed 24 October 2022].</w:t>
      </w:r>
    </w:p>
    <w:p w14:paraId="2FC91245"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Lin, C.-Y. (2004). ROUGE: A Package for Automatic Evaluation of Summaries. 8.</w:t>
      </w:r>
    </w:p>
    <w:p w14:paraId="4FCEB3F0"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47D9D3FB"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M, M. and Mehla, S. (2019). Sentiment Analysis of Movie Reviews using Machine Learning Classifiers. </w:t>
      </w:r>
      <w:r w:rsidRPr="00B80A47">
        <w:rPr>
          <w:rFonts w:ascii="Times New Roman" w:hAnsi="Times New Roman" w:cs="Times New Roman"/>
          <w:i/>
          <w:iCs/>
          <w:sz w:val="24"/>
          <w:szCs w:val="24"/>
        </w:rPr>
        <w:t>International Journal of Computer Applications</w:t>
      </w:r>
      <w:r w:rsidRPr="00B80A47">
        <w:rPr>
          <w:rFonts w:ascii="Times New Roman" w:hAnsi="Times New Roman" w:cs="Times New Roman"/>
          <w:sz w:val="24"/>
          <w:szCs w:val="24"/>
        </w:rPr>
        <w:t>, 182 (50), 25–28. Available from https://doi.org/10.5120/ijca2019918756.</w:t>
      </w:r>
    </w:p>
    <w:p w14:paraId="0AA61D34"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Mahajan, R. et al. (2021). Text Summarization Using Deep Learning. </w:t>
      </w:r>
      <w:r w:rsidRPr="00B80A47">
        <w:rPr>
          <w:rFonts w:ascii="Times New Roman" w:hAnsi="Times New Roman" w:cs="Times New Roman"/>
          <w:i/>
          <w:iCs/>
          <w:sz w:val="24"/>
          <w:szCs w:val="24"/>
        </w:rPr>
        <w:t>International Research Journal of Engineering and Technology (IRJET)</w:t>
      </w:r>
      <w:r w:rsidRPr="00B80A47">
        <w:rPr>
          <w:rFonts w:ascii="Times New Roman" w:hAnsi="Times New Roman" w:cs="Times New Roman"/>
          <w:sz w:val="24"/>
          <w:szCs w:val="24"/>
        </w:rPr>
        <w:t>, 08 (05th May 2021), 1737–1740.</w:t>
      </w:r>
    </w:p>
    <w:p w14:paraId="21BAFF47"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Mukherjee, R. et al. (2020). Read what you need: Controllable Aspect-based Opinion Summarization of Tourist Reviews. </w:t>
      </w:r>
      <w:r w:rsidRPr="00B80A47">
        <w:rPr>
          <w:rFonts w:ascii="Times New Roman" w:hAnsi="Times New Roman" w:cs="Times New Roman"/>
          <w:i/>
          <w:iCs/>
          <w:sz w:val="24"/>
          <w:szCs w:val="24"/>
        </w:rPr>
        <w:t>Proceedings of the 43rd International ACM SIGIR Conference on Research and Development in Information Retrieval</w:t>
      </w:r>
      <w:r w:rsidRPr="00B80A47">
        <w:rPr>
          <w:rFonts w:ascii="Times New Roman" w:hAnsi="Times New Roman" w:cs="Times New Roman"/>
          <w:sz w:val="24"/>
          <w:szCs w:val="24"/>
        </w:rPr>
        <w:t>. 25 July 2020. 1825–1828. Available from https://doi.org/10.1145/3397271.3401269 [Accessed 10 October 2022].</w:t>
      </w:r>
    </w:p>
    <w:p w14:paraId="1DE000CA"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Saunders, M.N.K., Lewis, P. and Thornhill, A. (2007). </w:t>
      </w:r>
      <w:r w:rsidRPr="00B80A47">
        <w:rPr>
          <w:rFonts w:ascii="Times New Roman" w:hAnsi="Times New Roman" w:cs="Times New Roman"/>
          <w:i/>
          <w:iCs/>
          <w:sz w:val="24"/>
          <w:szCs w:val="24"/>
        </w:rPr>
        <w:t>Research methods for business students</w:t>
      </w:r>
      <w:r w:rsidRPr="00B80A47">
        <w:rPr>
          <w:rFonts w:ascii="Times New Roman" w:hAnsi="Times New Roman" w:cs="Times New Roman"/>
          <w:sz w:val="24"/>
          <w:szCs w:val="24"/>
        </w:rPr>
        <w:t>, 4th ed. Harlow, England ; New York: Financial Times/Prentice Hall.</w:t>
      </w:r>
    </w:p>
    <w:p w14:paraId="358B0F7D"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lastRenderedPageBreak/>
        <w:t xml:space="preserve">Steinberger, J. and Jezek, K. (2009). Evaluation Measures for Text Summarization. </w:t>
      </w:r>
      <w:r w:rsidRPr="00B80A47">
        <w:rPr>
          <w:rFonts w:ascii="Times New Roman" w:hAnsi="Times New Roman" w:cs="Times New Roman"/>
          <w:i/>
          <w:iCs/>
          <w:sz w:val="24"/>
          <w:szCs w:val="24"/>
        </w:rPr>
        <w:t>Comput. Informatics</w:t>
      </w:r>
      <w:r w:rsidRPr="00B80A47">
        <w:rPr>
          <w:rFonts w:ascii="Times New Roman" w:hAnsi="Times New Roman" w:cs="Times New Roman"/>
          <w:sz w:val="24"/>
          <w:szCs w:val="24"/>
        </w:rPr>
        <w:t>, 28 (2), 251–275.</w:t>
      </w:r>
    </w:p>
    <w:p w14:paraId="32DDFA8A"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Suresh, H. and Guttag, J.V. (2021). A Framework for Understanding Sources of Harm throughout the Machine Learning Life Cycle. </w:t>
      </w:r>
      <w:r w:rsidRPr="00B80A47">
        <w:rPr>
          <w:rFonts w:ascii="Times New Roman" w:hAnsi="Times New Roman" w:cs="Times New Roman"/>
          <w:i/>
          <w:iCs/>
          <w:sz w:val="24"/>
          <w:szCs w:val="24"/>
        </w:rPr>
        <w:t>Equity and Access in Algorithms, Mechanisms, and Optimization</w:t>
      </w:r>
      <w:r w:rsidRPr="00B80A47">
        <w:rPr>
          <w:rFonts w:ascii="Times New Roman" w:hAnsi="Times New Roman" w:cs="Times New Roman"/>
          <w:sz w:val="24"/>
          <w:szCs w:val="24"/>
        </w:rPr>
        <w:t>. 5 October 2021. 1–9. Available from https://doi.org/10.1145/3465416.3483305 [Accessed 25 October 2022].</w:t>
      </w:r>
    </w:p>
    <w:p w14:paraId="08E14898"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Wolf, T. et al. (2020). Transformers: State-of-the-Art Natural Language Processing. </w:t>
      </w:r>
      <w:r w:rsidRPr="00B80A47">
        <w:rPr>
          <w:rFonts w:ascii="Times New Roman" w:hAnsi="Times New Roman" w:cs="Times New Roman"/>
          <w:i/>
          <w:iCs/>
          <w:sz w:val="24"/>
          <w:szCs w:val="24"/>
        </w:rPr>
        <w:t>Proceedings of the 2020 Conference on Empirical Methods in Natural Language Processing: System Demonstrations</w:t>
      </w:r>
      <w:r w:rsidRPr="00B80A47">
        <w:rPr>
          <w:rFonts w:ascii="Times New Roman" w:hAnsi="Times New Roman" w:cs="Times New Roman"/>
          <w:sz w:val="24"/>
          <w:szCs w:val="24"/>
        </w:rPr>
        <w:t>. 2020. Online: Association for Computational Linguistics, 38–45. Available from https://doi.org/10.18653/v1/2020.emnlp-demos.6 [Accessed 10 October 2022].</w:t>
      </w:r>
    </w:p>
    <w:p w14:paraId="45AA9522"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Zhang, H., Xu, J. and Wang, J. (2019). Pretraining-Based Natural Language Generation for Text Summarization. Available from http://arxiv.org/abs/1902.09243 [Accessed 25 October 2022].</w:t>
      </w:r>
    </w:p>
    <w:p w14:paraId="0D9FC238" w14:textId="67F0D66B" w:rsidR="005964EA" w:rsidRPr="00B940C7" w:rsidRDefault="00B940C7" w:rsidP="00B80A47">
      <w:pPr>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fldChar w:fldCharType="end"/>
      </w:r>
    </w:p>
    <w:bookmarkEnd w:id="95"/>
    <w:p w14:paraId="3282F374" w14:textId="04C972C1" w:rsidR="00E14EA0" w:rsidRPr="00B940C7" w:rsidRDefault="00E14EA0" w:rsidP="00B80A47">
      <w:pPr>
        <w:spacing w:line="360" w:lineRule="auto"/>
        <w:jc w:val="both"/>
        <w:rPr>
          <w:rFonts w:ascii="Times New Roman" w:hAnsi="Times New Roman" w:cs="Times New Roman"/>
          <w:sz w:val="24"/>
          <w:szCs w:val="24"/>
        </w:rPr>
      </w:pPr>
    </w:p>
    <w:p w14:paraId="3F4408B1" w14:textId="0DE0A11F" w:rsidR="008D1157" w:rsidRPr="006B11E7" w:rsidRDefault="008D1157" w:rsidP="00B80A47">
      <w:pPr>
        <w:spacing w:line="360" w:lineRule="auto"/>
        <w:jc w:val="both"/>
        <w:rPr>
          <w:rFonts w:ascii="Times New Roman" w:hAnsi="Times New Roman" w:cs="Times New Roman"/>
        </w:rPr>
      </w:pPr>
    </w:p>
    <w:p w14:paraId="7D91CB8B" w14:textId="77777777" w:rsidR="008D1157" w:rsidRPr="006B11E7" w:rsidRDefault="008D1157" w:rsidP="00B80A47">
      <w:pPr>
        <w:spacing w:line="360" w:lineRule="auto"/>
        <w:jc w:val="both"/>
        <w:rPr>
          <w:rFonts w:ascii="Times New Roman" w:hAnsi="Times New Roman" w:cs="Times New Roman"/>
        </w:rPr>
      </w:pPr>
    </w:p>
    <w:sectPr w:rsidR="008D1157" w:rsidRPr="006B11E7" w:rsidSect="00FF43C3">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B3FDE4" w14:textId="77777777" w:rsidR="007130B4" w:rsidRDefault="007130B4" w:rsidP="00BD4347">
      <w:pPr>
        <w:spacing w:after="0" w:line="240" w:lineRule="auto"/>
      </w:pPr>
      <w:r>
        <w:separator/>
      </w:r>
    </w:p>
  </w:endnote>
  <w:endnote w:type="continuationSeparator" w:id="0">
    <w:p w14:paraId="20B9A19D" w14:textId="77777777" w:rsidR="007130B4" w:rsidRDefault="007130B4"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6C44F1" w:rsidRPr="00F50116" w:rsidRDefault="006C44F1">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6C44F1" w:rsidRPr="00463629" w:rsidRDefault="006C44F1">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6C44F1" w:rsidRPr="00463629" w:rsidRDefault="006C44F1">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D3B1FA" w14:textId="77777777" w:rsidR="007130B4" w:rsidRDefault="007130B4" w:rsidP="00BD4347">
      <w:pPr>
        <w:spacing w:after="0" w:line="240" w:lineRule="auto"/>
      </w:pPr>
      <w:r>
        <w:separator/>
      </w:r>
    </w:p>
  </w:footnote>
  <w:footnote w:type="continuationSeparator" w:id="0">
    <w:p w14:paraId="5616FD45" w14:textId="77777777" w:rsidR="007130B4" w:rsidRDefault="007130B4"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50789F03" w:rsidR="006C44F1" w:rsidRPr="003C6E3B" w:rsidRDefault="006C44F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Project Propos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6C44F1" w:rsidRPr="00E30F84" w:rsidRDefault="006C44F1"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50DE8A5B" w:rsidR="006C44F1" w:rsidRPr="009774B4" w:rsidRDefault="006C44F1"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Project Proposal</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39149952" w:rsidR="006C44F1" w:rsidRPr="005E2C25" w:rsidRDefault="006C44F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Project Propos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7"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3"/>
  </w:num>
  <w:num w:numId="3">
    <w:abstractNumId w:val="6"/>
  </w:num>
  <w:num w:numId="4">
    <w:abstractNumId w:val="0"/>
  </w:num>
  <w:num w:numId="5">
    <w:abstractNumId w:val="14"/>
  </w:num>
  <w:num w:numId="6">
    <w:abstractNumId w:val="11"/>
  </w:num>
  <w:num w:numId="7">
    <w:abstractNumId w:val="8"/>
  </w:num>
  <w:num w:numId="8">
    <w:abstractNumId w:val="12"/>
  </w:num>
  <w:num w:numId="9">
    <w:abstractNumId w:val="2"/>
  </w:num>
  <w:num w:numId="10">
    <w:abstractNumId w:val="5"/>
  </w:num>
  <w:num w:numId="11">
    <w:abstractNumId w:val="4"/>
  </w:num>
  <w:num w:numId="12">
    <w:abstractNumId w:val="3"/>
  </w:num>
  <w:num w:numId="13">
    <w:abstractNumId w:val="10"/>
  </w:num>
  <w:num w:numId="14">
    <w:abstractNumId w:val="1"/>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F7D"/>
    <w:rsid w:val="000041A9"/>
    <w:rsid w:val="000041C2"/>
    <w:rsid w:val="00004BE3"/>
    <w:rsid w:val="00007156"/>
    <w:rsid w:val="00007F2A"/>
    <w:rsid w:val="00010906"/>
    <w:rsid w:val="00011434"/>
    <w:rsid w:val="0001179A"/>
    <w:rsid w:val="000130F7"/>
    <w:rsid w:val="00014882"/>
    <w:rsid w:val="00014DE0"/>
    <w:rsid w:val="000152CD"/>
    <w:rsid w:val="00017D61"/>
    <w:rsid w:val="000200B7"/>
    <w:rsid w:val="00020914"/>
    <w:rsid w:val="00020BAE"/>
    <w:rsid w:val="00020C09"/>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D9"/>
    <w:rsid w:val="0003480D"/>
    <w:rsid w:val="00034EB0"/>
    <w:rsid w:val="000354D9"/>
    <w:rsid w:val="00035774"/>
    <w:rsid w:val="00035C1C"/>
    <w:rsid w:val="00037520"/>
    <w:rsid w:val="00037FDA"/>
    <w:rsid w:val="000400E8"/>
    <w:rsid w:val="00040A32"/>
    <w:rsid w:val="00040D47"/>
    <w:rsid w:val="00040F04"/>
    <w:rsid w:val="00041B8E"/>
    <w:rsid w:val="00041D3D"/>
    <w:rsid w:val="000422BB"/>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2773"/>
    <w:rsid w:val="000629AC"/>
    <w:rsid w:val="00063253"/>
    <w:rsid w:val="000636EC"/>
    <w:rsid w:val="00064986"/>
    <w:rsid w:val="00064F30"/>
    <w:rsid w:val="000650B1"/>
    <w:rsid w:val="00066343"/>
    <w:rsid w:val="00066FBE"/>
    <w:rsid w:val="00067557"/>
    <w:rsid w:val="00070106"/>
    <w:rsid w:val="00070183"/>
    <w:rsid w:val="0007024D"/>
    <w:rsid w:val="000705A1"/>
    <w:rsid w:val="00070D90"/>
    <w:rsid w:val="00070E40"/>
    <w:rsid w:val="00071AB0"/>
    <w:rsid w:val="000745EC"/>
    <w:rsid w:val="00074A63"/>
    <w:rsid w:val="00075187"/>
    <w:rsid w:val="00075312"/>
    <w:rsid w:val="00075F2E"/>
    <w:rsid w:val="0007601A"/>
    <w:rsid w:val="000800F9"/>
    <w:rsid w:val="00080ADB"/>
    <w:rsid w:val="00080D50"/>
    <w:rsid w:val="00081D39"/>
    <w:rsid w:val="000821CE"/>
    <w:rsid w:val="00082CA0"/>
    <w:rsid w:val="00082CE0"/>
    <w:rsid w:val="00083D71"/>
    <w:rsid w:val="0008627A"/>
    <w:rsid w:val="00086DA1"/>
    <w:rsid w:val="00087B62"/>
    <w:rsid w:val="000902F3"/>
    <w:rsid w:val="00090498"/>
    <w:rsid w:val="0009181A"/>
    <w:rsid w:val="00091A54"/>
    <w:rsid w:val="00092725"/>
    <w:rsid w:val="0009291F"/>
    <w:rsid w:val="00092D9C"/>
    <w:rsid w:val="00093C87"/>
    <w:rsid w:val="00093FB2"/>
    <w:rsid w:val="00097548"/>
    <w:rsid w:val="00097798"/>
    <w:rsid w:val="000A04B2"/>
    <w:rsid w:val="000A0A92"/>
    <w:rsid w:val="000A0C9C"/>
    <w:rsid w:val="000A4391"/>
    <w:rsid w:val="000A445F"/>
    <w:rsid w:val="000A45A3"/>
    <w:rsid w:val="000A4989"/>
    <w:rsid w:val="000A5567"/>
    <w:rsid w:val="000A5968"/>
    <w:rsid w:val="000A654A"/>
    <w:rsid w:val="000A76A1"/>
    <w:rsid w:val="000A7E48"/>
    <w:rsid w:val="000B0468"/>
    <w:rsid w:val="000B0928"/>
    <w:rsid w:val="000B0B95"/>
    <w:rsid w:val="000B0D1D"/>
    <w:rsid w:val="000B1A17"/>
    <w:rsid w:val="000B1A63"/>
    <w:rsid w:val="000B1F7D"/>
    <w:rsid w:val="000B51FB"/>
    <w:rsid w:val="000B66F8"/>
    <w:rsid w:val="000B77E7"/>
    <w:rsid w:val="000C175B"/>
    <w:rsid w:val="000C1DD6"/>
    <w:rsid w:val="000C1E00"/>
    <w:rsid w:val="000C3950"/>
    <w:rsid w:val="000C6B9A"/>
    <w:rsid w:val="000D0ABE"/>
    <w:rsid w:val="000D0C53"/>
    <w:rsid w:val="000D0CC7"/>
    <w:rsid w:val="000D0FA7"/>
    <w:rsid w:val="000D1F10"/>
    <w:rsid w:val="000D1FF1"/>
    <w:rsid w:val="000D205C"/>
    <w:rsid w:val="000D25C5"/>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100134"/>
    <w:rsid w:val="00100D7C"/>
    <w:rsid w:val="00101804"/>
    <w:rsid w:val="001019CC"/>
    <w:rsid w:val="001033C7"/>
    <w:rsid w:val="00104190"/>
    <w:rsid w:val="00105825"/>
    <w:rsid w:val="0010597C"/>
    <w:rsid w:val="001059E6"/>
    <w:rsid w:val="001061AB"/>
    <w:rsid w:val="001071F4"/>
    <w:rsid w:val="001106D4"/>
    <w:rsid w:val="00110CD4"/>
    <w:rsid w:val="001124F8"/>
    <w:rsid w:val="00113AFF"/>
    <w:rsid w:val="00114BE8"/>
    <w:rsid w:val="001156DC"/>
    <w:rsid w:val="0011582E"/>
    <w:rsid w:val="00115BF9"/>
    <w:rsid w:val="0011667F"/>
    <w:rsid w:val="001166DE"/>
    <w:rsid w:val="0011676F"/>
    <w:rsid w:val="0011694C"/>
    <w:rsid w:val="001179A7"/>
    <w:rsid w:val="001228B7"/>
    <w:rsid w:val="00122A7E"/>
    <w:rsid w:val="001233A7"/>
    <w:rsid w:val="00124CBB"/>
    <w:rsid w:val="001257B5"/>
    <w:rsid w:val="00126345"/>
    <w:rsid w:val="00126E1B"/>
    <w:rsid w:val="001275B8"/>
    <w:rsid w:val="00130C2F"/>
    <w:rsid w:val="001310E7"/>
    <w:rsid w:val="00131DA7"/>
    <w:rsid w:val="0013284B"/>
    <w:rsid w:val="00135410"/>
    <w:rsid w:val="00135ADE"/>
    <w:rsid w:val="001364A2"/>
    <w:rsid w:val="00136BD9"/>
    <w:rsid w:val="001416F4"/>
    <w:rsid w:val="00141BE2"/>
    <w:rsid w:val="0014272B"/>
    <w:rsid w:val="00142E42"/>
    <w:rsid w:val="0014351B"/>
    <w:rsid w:val="00143973"/>
    <w:rsid w:val="00144683"/>
    <w:rsid w:val="00144C12"/>
    <w:rsid w:val="00145182"/>
    <w:rsid w:val="00145787"/>
    <w:rsid w:val="00146948"/>
    <w:rsid w:val="00146E6B"/>
    <w:rsid w:val="00146F1D"/>
    <w:rsid w:val="001473CE"/>
    <w:rsid w:val="00147682"/>
    <w:rsid w:val="00150A5D"/>
    <w:rsid w:val="00151000"/>
    <w:rsid w:val="0015168D"/>
    <w:rsid w:val="00152225"/>
    <w:rsid w:val="00152D72"/>
    <w:rsid w:val="0015389A"/>
    <w:rsid w:val="00155009"/>
    <w:rsid w:val="001559C3"/>
    <w:rsid w:val="00156307"/>
    <w:rsid w:val="00156A9B"/>
    <w:rsid w:val="00156CB0"/>
    <w:rsid w:val="00157401"/>
    <w:rsid w:val="0015789F"/>
    <w:rsid w:val="00157EDD"/>
    <w:rsid w:val="00157EFD"/>
    <w:rsid w:val="001604C9"/>
    <w:rsid w:val="00160548"/>
    <w:rsid w:val="001605DE"/>
    <w:rsid w:val="0016097A"/>
    <w:rsid w:val="00161649"/>
    <w:rsid w:val="001645ED"/>
    <w:rsid w:val="00164EC6"/>
    <w:rsid w:val="00165375"/>
    <w:rsid w:val="001658DF"/>
    <w:rsid w:val="00165C76"/>
    <w:rsid w:val="00165D64"/>
    <w:rsid w:val="00166981"/>
    <w:rsid w:val="00172242"/>
    <w:rsid w:val="00172E7B"/>
    <w:rsid w:val="001736B6"/>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5CF5"/>
    <w:rsid w:val="00196CC3"/>
    <w:rsid w:val="00197902"/>
    <w:rsid w:val="00197952"/>
    <w:rsid w:val="001A0682"/>
    <w:rsid w:val="001A0A0C"/>
    <w:rsid w:val="001A0E29"/>
    <w:rsid w:val="001A1966"/>
    <w:rsid w:val="001A1E42"/>
    <w:rsid w:val="001A285D"/>
    <w:rsid w:val="001A2BDD"/>
    <w:rsid w:val="001A53B4"/>
    <w:rsid w:val="001A59D5"/>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2578"/>
    <w:rsid w:val="001C2B16"/>
    <w:rsid w:val="001C3273"/>
    <w:rsid w:val="001C3CCD"/>
    <w:rsid w:val="001C40F6"/>
    <w:rsid w:val="001C5182"/>
    <w:rsid w:val="001C5BCB"/>
    <w:rsid w:val="001C6035"/>
    <w:rsid w:val="001C7CA5"/>
    <w:rsid w:val="001D0DBE"/>
    <w:rsid w:val="001D0F7D"/>
    <w:rsid w:val="001D21BF"/>
    <w:rsid w:val="001D2738"/>
    <w:rsid w:val="001D4120"/>
    <w:rsid w:val="001D6755"/>
    <w:rsid w:val="001D69B7"/>
    <w:rsid w:val="001D7A1D"/>
    <w:rsid w:val="001D7ADE"/>
    <w:rsid w:val="001E046E"/>
    <w:rsid w:val="001E2854"/>
    <w:rsid w:val="001E2C87"/>
    <w:rsid w:val="001E2F97"/>
    <w:rsid w:val="001E3E9B"/>
    <w:rsid w:val="001E43E9"/>
    <w:rsid w:val="001E4913"/>
    <w:rsid w:val="001E5853"/>
    <w:rsid w:val="001E6FB8"/>
    <w:rsid w:val="001F049D"/>
    <w:rsid w:val="001F08B0"/>
    <w:rsid w:val="001F14D0"/>
    <w:rsid w:val="001F155E"/>
    <w:rsid w:val="001F379A"/>
    <w:rsid w:val="001F38D2"/>
    <w:rsid w:val="001F45DF"/>
    <w:rsid w:val="001F498D"/>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94A"/>
    <w:rsid w:val="00213FEB"/>
    <w:rsid w:val="00214506"/>
    <w:rsid w:val="0022020A"/>
    <w:rsid w:val="00220334"/>
    <w:rsid w:val="00220C5B"/>
    <w:rsid w:val="002210BA"/>
    <w:rsid w:val="00222A77"/>
    <w:rsid w:val="00222ECF"/>
    <w:rsid w:val="00223D85"/>
    <w:rsid w:val="00223EDF"/>
    <w:rsid w:val="0022433D"/>
    <w:rsid w:val="00225F3C"/>
    <w:rsid w:val="00227665"/>
    <w:rsid w:val="00227858"/>
    <w:rsid w:val="00227E0C"/>
    <w:rsid w:val="00231050"/>
    <w:rsid w:val="0023131D"/>
    <w:rsid w:val="0023178A"/>
    <w:rsid w:val="002336BF"/>
    <w:rsid w:val="002360AE"/>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34EF"/>
    <w:rsid w:val="002435BA"/>
    <w:rsid w:val="00243950"/>
    <w:rsid w:val="002440C8"/>
    <w:rsid w:val="002440DB"/>
    <w:rsid w:val="0024539C"/>
    <w:rsid w:val="00245595"/>
    <w:rsid w:val="00246BF2"/>
    <w:rsid w:val="002509FA"/>
    <w:rsid w:val="00250E9C"/>
    <w:rsid w:val="00251B78"/>
    <w:rsid w:val="00252283"/>
    <w:rsid w:val="00252833"/>
    <w:rsid w:val="00253164"/>
    <w:rsid w:val="00254DA4"/>
    <w:rsid w:val="002557F0"/>
    <w:rsid w:val="002558DC"/>
    <w:rsid w:val="0025595D"/>
    <w:rsid w:val="00255A9F"/>
    <w:rsid w:val="00256034"/>
    <w:rsid w:val="00256102"/>
    <w:rsid w:val="00257781"/>
    <w:rsid w:val="00257E15"/>
    <w:rsid w:val="00257E54"/>
    <w:rsid w:val="002606C0"/>
    <w:rsid w:val="00260EC4"/>
    <w:rsid w:val="00260F1E"/>
    <w:rsid w:val="002630A8"/>
    <w:rsid w:val="00263CCF"/>
    <w:rsid w:val="00263F39"/>
    <w:rsid w:val="00265154"/>
    <w:rsid w:val="0026692C"/>
    <w:rsid w:val="00267F65"/>
    <w:rsid w:val="002721D2"/>
    <w:rsid w:val="00272289"/>
    <w:rsid w:val="00272936"/>
    <w:rsid w:val="00274717"/>
    <w:rsid w:val="00276AE1"/>
    <w:rsid w:val="00277999"/>
    <w:rsid w:val="00277C43"/>
    <w:rsid w:val="00277EF6"/>
    <w:rsid w:val="00280A41"/>
    <w:rsid w:val="0028163A"/>
    <w:rsid w:val="00282556"/>
    <w:rsid w:val="00282A65"/>
    <w:rsid w:val="00282C5B"/>
    <w:rsid w:val="002848E1"/>
    <w:rsid w:val="00285095"/>
    <w:rsid w:val="002856A3"/>
    <w:rsid w:val="002873A4"/>
    <w:rsid w:val="00290305"/>
    <w:rsid w:val="00290A91"/>
    <w:rsid w:val="0029176E"/>
    <w:rsid w:val="00291A08"/>
    <w:rsid w:val="00292927"/>
    <w:rsid w:val="00293FB7"/>
    <w:rsid w:val="002949FE"/>
    <w:rsid w:val="0029509D"/>
    <w:rsid w:val="00295C76"/>
    <w:rsid w:val="00295E34"/>
    <w:rsid w:val="002962E5"/>
    <w:rsid w:val="00296B2B"/>
    <w:rsid w:val="002A2B23"/>
    <w:rsid w:val="002A2E65"/>
    <w:rsid w:val="002A30CE"/>
    <w:rsid w:val="002A31DB"/>
    <w:rsid w:val="002A3C31"/>
    <w:rsid w:val="002A43FA"/>
    <w:rsid w:val="002A4417"/>
    <w:rsid w:val="002A4C15"/>
    <w:rsid w:val="002A537D"/>
    <w:rsid w:val="002A6BB3"/>
    <w:rsid w:val="002A74E4"/>
    <w:rsid w:val="002B20CF"/>
    <w:rsid w:val="002B24D3"/>
    <w:rsid w:val="002B36EE"/>
    <w:rsid w:val="002B3806"/>
    <w:rsid w:val="002B4DA3"/>
    <w:rsid w:val="002B63D0"/>
    <w:rsid w:val="002B6679"/>
    <w:rsid w:val="002B6C9F"/>
    <w:rsid w:val="002B7458"/>
    <w:rsid w:val="002C1157"/>
    <w:rsid w:val="002C1A13"/>
    <w:rsid w:val="002C1BA4"/>
    <w:rsid w:val="002C1C27"/>
    <w:rsid w:val="002C1C53"/>
    <w:rsid w:val="002C2EF1"/>
    <w:rsid w:val="002C4291"/>
    <w:rsid w:val="002C5082"/>
    <w:rsid w:val="002C57E4"/>
    <w:rsid w:val="002C6307"/>
    <w:rsid w:val="002C634C"/>
    <w:rsid w:val="002C6594"/>
    <w:rsid w:val="002C7D06"/>
    <w:rsid w:val="002D198F"/>
    <w:rsid w:val="002D1A1A"/>
    <w:rsid w:val="002D27FC"/>
    <w:rsid w:val="002D3673"/>
    <w:rsid w:val="002D3F84"/>
    <w:rsid w:val="002D4D01"/>
    <w:rsid w:val="002D5BE9"/>
    <w:rsid w:val="002D5CF1"/>
    <w:rsid w:val="002D5D4B"/>
    <w:rsid w:val="002D64C1"/>
    <w:rsid w:val="002D6A39"/>
    <w:rsid w:val="002D6B65"/>
    <w:rsid w:val="002D7733"/>
    <w:rsid w:val="002D77CC"/>
    <w:rsid w:val="002E09FA"/>
    <w:rsid w:val="002E0FCA"/>
    <w:rsid w:val="002E2882"/>
    <w:rsid w:val="002E3084"/>
    <w:rsid w:val="002E3C26"/>
    <w:rsid w:val="002E3C56"/>
    <w:rsid w:val="002E453D"/>
    <w:rsid w:val="002E50BF"/>
    <w:rsid w:val="002E64DE"/>
    <w:rsid w:val="002E7616"/>
    <w:rsid w:val="002E7D78"/>
    <w:rsid w:val="002F17A6"/>
    <w:rsid w:val="002F2807"/>
    <w:rsid w:val="002F2D7E"/>
    <w:rsid w:val="002F337E"/>
    <w:rsid w:val="002F4BDA"/>
    <w:rsid w:val="002F54E4"/>
    <w:rsid w:val="002F59D3"/>
    <w:rsid w:val="002F6CCE"/>
    <w:rsid w:val="003001BE"/>
    <w:rsid w:val="003001F8"/>
    <w:rsid w:val="003008BE"/>
    <w:rsid w:val="00302F96"/>
    <w:rsid w:val="00303035"/>
    <w:rsid w:val="00303A6C"/>
    <w:rsid w:val="00303ABE"/>
    <w:rsid w:val="00303C3A"/>
    <w:rsid w:val="00303D54"/>
    <w:rsid w:val="003050E5"/>
    <w:rsid w:val="00305362"/>
    <w:rsid w:val="00306600"/>
    <w:rsid w:val="00306758"/>
    <w:rsid w:val="00307032"/>
    <w:rsid w:val="003106F4"/>
    <w:rsid w:val="003114C9"/>
    <w:rsid w:val="00312962"/>
    <w:rsid w:val="00314216"/>
    <w:rsid w:val="003143F9"/>
    <w:rsid w:val="00314C43"/>
    <w:rsid w:val="0031527E"/>
    <w:rsid w:val="0031769A"/>
    <w:rsid w:val="00317D23"/>
    <w:rsid w:val="00320D3C"/>
    <w:rsid w:val="00322421"/>
    <w:rsid w:val="00323A57"/>
    <w:rsid w:val="00323D7A"/>
    <w:rsid w:val="00324784"/>
    <w:rsid w:val="00324C82"/>
    <w:rsid w:val="003251D0"/>
    <w:rsid w:val="00326827"/>
    <w:rsid w:val="00330CD0"/>
    <w:rsid w:val="00332A8E"/>
    <w:rsid w:val="0033364A"/>
    <w:rsid w:val="00333A41"/>
    <w:rsid w:val="00334B39"/>
    <w:rsid w:val="00335FE1"/>
    <w:rsid w:val="00337588"/>
    <w:rsid w:val="00340962"/>
    <w:rsid w:val="00341D64"/>
    <w:rsid w:val="003430CB"/>
    <w:rsid w:val="00343740"/>
    <w:rsid w:val="00344515"/>
    <w:rsid w:val="003447FC"/>
    <w:rsid w:val="00346089"/>
    <w:rsid w:val="00346CD9"/>
    <w:rsid w:val="0034724F"/>
    <w:rsid w:val="0034763C"/>
    <w:rsid w:val="00350C1A"/>
    <w:rsid w:val="00350E6A"/>
    <w:rsid w:val="00351FC4"/>
    <w:rsid w:val="0035211D"/>
    <w:rsid w:val="0035259C"/>
    <w:rsid w:val="00353A6E"/>
    <w:rsid w:val="00353DFE"/>
    <w:rsid w:val="0035485E"/>
    <w:rsid w:val="00354ED3"/>
    <w:rsid w:val="00356496"/>
    <w:rsid w:val="0035704C"/>
    <w:rsid w:val="003571F5"/>
    <w:rsid w:val="00357EB2"/>
    <w:rsid w:val="00361041"/>
    <w:rsid w:val="00363693"/>
    <w:rsid w:val="0036426D"/>
    <w:rsid w:val="00364523"/>
    <w:rsid w:val="003648BD"/>
    <w:rsid w:val="00364F9B"/>
    <w:rsid w:val="00365845"/>
    <w:rsid w:val="00367427"/>
    <w:rsid w:val="00370060"/>
    <w:rsid w:val="0037009B"/>
    <w:rsid w:val="00373914"/>
    <w:rsid w:val="003758AD"/>
    <w:rsid w:val="00376358"/>
    <w:rsid w:val="00376B18"/>
    <w:rsid w:val="003778A5"/>
    <w:rsid w:val="00377E55"/>
    <w:rsid w:val="00380140"/>
    <w:rsid w:val="00380739"/>
    <w:rsid w:val="00380BB0"/>
    <w:rsid w:val="00380FF7"/>
    <w:rsid w:val="00382677"/>
    <w:rsid w:val="00382FFF"/>
    <w:rsid w:val="00383484"/>
    <w:rsid w:val="00383853"/>
    <w:rsid w:val="00383EC7"/>
    <w:rsid w:val="003844C1"/>
    <w:rsid w:val="00384995"/>
    <w:rsid w:val="003851CA"/>
    <w:rsid w:val="003852D3"/>
    <w:rsid w:val="003878D2"/>
    <w:rsid w:val="00387AE1"/>
    <w:rsid w:val="00390827"/>
    <w:rsid w:val="00392A1B"/>
    <w:rsid w:val="00393381"/>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80B"/>
    <w:rsid w:val="003B1C1D"/>
    <w:rsid w:val="003B2860"/>
    <w:rsid w:val="003B2AE7"/>
    <w:rsid w:val="003B3BDA"/>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29F5"/>
    <w:rsid w:val="003D3A64"/>
    <w:rsid w:val="003D4D83"/>
    <w:rsid w:val="003D4FE4"/>
    <w:rsid w:val="003D5BBC"/>
    <w:rsid w:val="003E1A6C"/>
    <w:rsid w:val="003E2DD5"/>
    <w:rsid w:val="003E36BD"/>
    <w:rsid w:val="003E45AD"/>
    <w:rsid w:val="003E5F89"/>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74F"/>
    <w:rsid w:val="00400AE4"/>
    <w:rsid w:val="00400DF6"/>
    <w:rsid w:val="00400F70"/>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6B8D"/>
    <w:rsid w:val="00417214"/>
    <w:rsid w:val="00421608"/>
    <w:rsid w:val="00421BB5"/>
    <w:rsid w:val="00422733"/>
    <w:rsid w:val="00422C9A"/>
    <w:rsid w:val="00422EDC"/>
    <w:rsid w:val="00423991"/>
    <w:rsid w:val="0042415F"/>
    <w:rsid w:val="00426CF4"/>
    <w:rsid w:val="00430B34"/>
    <w:rsid w:val="00430D88"/>
    <w:rsid w:val="00433398"/>
    <w:rsid w:val="00435D23"/>
    <w:rsid w:val="00436983"/>
    <w:rsid w:val="004372C8"/>
    <w:rsid w:val="0043785F"/>
    <w:rsid w:val="00437B1C"/>
    <w:rsid w:val="00441409"/>
    <w:rsid w:val="00441CC8"/>
    <w:rsid w:val="0044313C"/>
    <w:rsid w:val="004439D4"/>
    <w:rsid w:val="00447790"/>
    <w:rsid w:val="00450A9F"/>
    <w:rsid w:val="00450C81"/>
    <w:rsid w:val="00451A35"/>
    <w:rsid w:val="00453A2B"/>
    <w:rsid w:val="00453CBC"/>
    <w:rsid w:val="00454577"/>
    <w:rsid w:val="004558EE"/>
    <w:rsid w:val="00456775"/>
    <w:rsid w:val="004574D9"/>
    <w:rsid w:val="004608D2"/>
    <w:rsid w:val="004610E4"/>
    <w:rsid w:val="00461506"/>
    <w:rsid w:val="00463629"/>
    <w:rsid w:val="00463938"/>
    <w:rsid w:val="00463B2F"/>
    <w:rsid w:val="00464D64"/>
    <w:rsid w:val="00464F48"/>
    <w:rsid w:val="00465F08"/>
    <w:rsid w:val="004669B5"/>
    <w:rsid w:val="0047048F"/>
    <w:rsid w:val="00470675"/>
    <w:rsid w:val="00470E70"/>
    <w:rsid w:val="004720E4"/>
    <w:rsid w:val="00472A04"/>
    <w:rsid w:val="0047350C"/>
    <w:rsid w:val="0047401C"/>
    <w:rsid w:val="00475C22"/>
    <w:rsid w:val="00477B01"/>
    <w:rsid w:val="004817A4"/>
    <w:rsid w:val="00482609"/>
    <w:rsid w:val="00484043"/>
    <w:rsid w:val="00484455"/>
    <w:rsid w:val="00484624"/>
    <w:rsid w:val="00484A9C"/>
    <w:rsid w:val="00486D29"/>
    <w:rsid w:val="00487E50"/>
    <w:rsid w:val="00490318"/>
    <w:rsid w:val="0049063D"/>
    <w:rsid w:val="0049067A"/>
    <w:rsid w:val="00490C8A"/>
    <w:rsid w:val="00490D35"/>
    <w:rsid w:val="004912E7"/>
    <w:rsid w:val="0049353D"/>
    <w:rsid w:val="00493C79"/>
    <w:rsid w:val="00494BD1"/>
    <w:rsid w:val="00494E04"/>
    <w:rsid w:val="00495E07"/>
    <w:rsid w:val="004A0F08"/>
    <w:rsid w:val="004A1A09"/>
    <w:rsid w:val="004A2AD8"/>
    <w:rsid w:val="004A3B98"/>
    <w:rsid w:val="004A3D33"/>
    <w:rsid w:val="004A5874"/>
    <w:rsid w:val="004A7223"/>
    <w:rsid w:val="004A7652"/>
    <w:rsid w:val="004B1994"/>
    <w:rsid w:val="004B1BBA"/>
    <w:rsid w:val="004B25EF"/>
    <w:rsid w:val="004B3292"/>
    <w:rsid w:val="004B49D4"/>
    <w:rsid w:val="004B5A74"/>
    <w:rsid w:val="004B6A8B"/>
    <w:rsid w:val="004B6B29"/>
    <w:rsid w:val="004C026C"/>
    <w:rsid w:val="004C09F0"/>
    <w:rsid w:val="004C2283"/>
    <w:rsid w:val="004C2B0A"/>
    <w:rsid w:val="004C2E1C"/>
    <w:rsid w:val="004C4D3B"/>
    <w:rsid w:val="004C50BF"/>
    <w:rsid w:val="004C561C"/>
    <w:rsid w:val="004C75A5"/>
    <w:rsid w:val="004C7D26"/>
    <w:rsid w:val="004D04F8"/>
    <w:rsid w:val="004D0828"/>
    <w:rsid w:val="004D0A19"/>
    <w:rsid w:val="004D25F9"/>
    <w:rsid w:val="004D2E89"/>
    <w:rsid w:val="004D576D"/>
    <w:rsid w:val="004D588C"/>
    <w:rsid w:val="004D770B"/>
    <w:rsid w:val="004E0D2D"/>
    <w:rsid w:val="004E0EA5"/>
    <w:rsid w:val="004E18B9"/>
    <w:rsid w:val="004E24A4"/>
    <w:rsid w:val="004E2D8E"/>
    <w:rsid w:val="004E3C55"/>
    <w:rsid w:val="004E483B"/>
    <w:rsid w:val="004E4B4A"/>
    <w:rsid w:val="004E5270"/>
    <w:rsid w:val="004E6522"/>
    <w:rsid w:val="004F0039"/>
    <w:rsid w:val="004F1B55"/>
    <w:rsid w:val="004F1FD3"/>
    <w:rsid w:val="004F2B7F"/>
    <w:rsid w:val="004F2F50"/>
    <w:rsid w:val="004F36FC"/>
    <w:rsid w:val="004F3ECD"/>
    <w:rsid w:val="004F3F1B"/>
    <w:rsid w:val="004F47F5"/>
    <w:rsid w:val="004F59B2"/>
    <w:rsid w:val="004F5CC8"/>
    <w:rsid w:val="004F63BF"/>
    <w:rsid w:val="004F6949"/>
    <w:rsid w:val="004F7021"/>
    <w:rsid w:val="004F7072"/>
    <w:rsid w:val="004F7D49"/>
    <w:rsid w:val="005002D7"/>
    <w:rsid w:val="005015D3"/>
    <w:rsid w:val="005018F9"/>
    <w:rsid w:val="00503C36"/>
    <w:rsid w:val="005049BA"/>
    <w:rsid w:val="00504E4A"/>
    <w:rsid w:val="0050571F"/>
    <w:rsid w:val="00507870"/>
    <w:rsid w:val="00507CA2"/>
    <w:rsid w:val="005108B4"/>
    <w:rsid w:val="00510B1F"/>
    <w:rsid w:val="00511632"/>
    <w:rsid w:val="005118BA"/>
    <w:rsid w:val="00511D97"/>
    <w:rsid w:val="00514765"/>
    <w:rsid w:val="00515A6A"/>
    <w:rsid w:val="00515F5B"/>
    <w:rsid w:val="005160CC"/>
    <w:rsid w:val="0051752E"/>
    <w:rsid w:val="005203F8"/>
    <w:rsid w:val="005213A2"/>
    <w:rsid w:val="00521ED8"/>
    <w:rsid w:val="0052339E"/>
    <w:rsid w:val="00523DB2"/>
    <w:rsid w:val="0052472F"/>
    <w:rsid w:val="00527091"/>
    <w:rsid w:val="00530037"/>
    <w:rsid w:val="00530130"/>
    <w:rsid w:val="00530910"/>
    <w:rsid w:val="00530925"/>
    <w:rsid w:val="005325ED"/>
    <w:rsid w:val="00533E57"/>
    <w:rsid w:val="00533FF0"/>
    <w:rsid w:val="0053406D"/>
    <w:rsid w:val="00534905"/>
    <w:rsid w:val="005359EE"/>
    <w:rsid w:val="00537852"/>
    <w:rsid w:val="005400B0"/>
    <w:rsid w:val="00540513"/>
    <w:rsid w:val="00541AA4"/>
    <w:rsid w:val="005422B3"/>
    <w:rsid w:val="00543A8B"/>
    <w:rsid w:val="005440BC"/>
    <w:rsid w:val="0054465D"/>
    <w:rsid w:val="0054549C"/>
    <w:rsid w:val="00545850"/>
    <w:rsid w:val="00545D4C"/>
    <w:rsid w:val="00547AFF"/>
    <w:rsid w:val="005510EC"/>
    <w:rsid w:val="00551395"/>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6563"/>
    <w:rsid w:val="005676C0"/>
    <w:rsid w:val="00570622"/>
    <w:rsid w:val="005711F7"/>
    <w:rsid w:val="005723C1"/>
    <w:rsid w:val="00573A6A"/>
    <w:rsid w:val="00573E01"/>
    <w:rsid w:val="005748FA"/>
    <w:rsid w:val="00575F8F"/>
    <w:rsid w:val="00576B65"/>
    <w:rsid w:val="00577861"/>
    <w:rsid w:val="00577895"/>
    <w:rsid w:val="00577BE8"/>
    <w:rsid w:val="00577D88"/>
    <w:rsid w:val="00580032"/>
    <w:rsid w:val="005807B8"/>
    <w:rsid w:val="00580A28"/>
    <w:rsid w:val="0058233C"/>
    <w:rsid w:val="00582F65"/>
    <w:rsid w:val="00583314"/>
    <w:rsid w:val="0058339D"/>
    <w:rsid w:val="005834D9"/>
    <w:rsid w:val="0058387A"/>
    <w:rsid w:val="0058393C"/>
    <w:rsid w:val="00583DAF"/>
    <w:rsid w:val="005855EF"/>
    <w:rsid w:val="005869DA"/>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8C5"/>
    <w:rsid w:val="005A0A62"/>
    <w:rsid w:val="005A0BD9"/>
    <w:rsid w:val="005A0ECC"/>
    <w:rsid w:val="005A143C"/>
    <w:rsid w:val="005A33FC"/>
    <w:rsid w:val="005A449E"/>
    <w:rsid w:val="005A48B1"/>
    <w:rsid w:val="005A56C8"/>
    <w:rsid w:val="005A5A88"/>
    <w:rsid w:val="005A5E5A"/>
    <w:rsid w:val="005A5F22"/>
    <w:rsid w:val="005A6751"/>
    <w:rsid w:val="005A6C9A"/>
    <w:rsid w:val="005A6FEF"/>
    <w:rsid w:val="005A7212"/>
    <w:rsid w:val="005B1173"/>
    <w:rsid w:val="005B27D4"/>
    <w:rsid w:val="005B4D37"/>
    <w:rsid w:val="005B5094"/>
    <w:rsid w:val="005B5E36"/>
    <w:rsid w:val="005B6D68"/>
    <w:rsid w:val="005B7F23"/>
    <w:rsid w:val="005C01EB"/>
    <w:rsid w:val="005C1AA5"/>
    <w:rsid w:val="005C2267"/>
    <w:rsid w:val="005C2543"/>
    <w:rsid w:val="005C5770"/>
    <w:rsid w:val="005C5E27"/>
    <w:rsid w:val="005C648D"/>
    <w:rsid w:val="005C698F"/>
    <w:rsid w:val="005D0105"/>
    <w:rsid w:val="005D0332"/>
    <w:rsid w:val="005D0432"/>
    <w:rsid w:val="005D0BD1"/>
    <w:rsid w:val="005D15F6"/>
    <w:rsid w:val="005D17CB"/>
    <w:rsid w:val="005D1CA3"/>
    <w:rsid w:val="005D2C5D"/>
    <w:rsid w:val="005D303D"/>
    <w:rsid w:val="005D3A59"/>
    <w:rsid w:val="005D45AC"/>
    <w:rsid w:val="005D575B"/>
    <w:rsid w:val="005D66A4"/>
    <w:rsid w:val="005E04BB"/>
    <w:rsid w:val="005E191B"/>
    <w:rsid w:val="005E1E82"/>
    <w:rsid w:val="005E2676"/>
    <w:rsid w:val="005E26F0"/>
    <w:rsid w:val="005E2C25"/>
    <w:rsid w:val="005E2D8D"/>
    <w:rsid w:val="005E2D8E"/>
    <w:rsid w:val="005E32D6"/>
    <w:rsid w:val="005E3E66"/>
    <w:rsid w:val="005E3EB8"/>
    <w:rsid w:val="005E460C"/>
    <w:rsid w:val="005E5E6A"/>
    <w:rsid w:val="005E6E79"/>
    <w:rsid w:val="005E7263"/>
    <w:rsid w:val="005F18EC"/>
    <w:rsid w:val="005F19C7"/>
    <w:rsid w:val="005F1D3D"/>
    <w:rsid w:val="005F2CBF"/>
    <w:rsid w:val="005F4227"/>
    <w:rsid w:val="005F487D"/>
    <w:rsid w:val="005F5762"/>
    <w:rsid w:val="006025E5"/>
    <w:rsid w:val="00602CB1"/>
    <w:rsid w:val="00604742"/>
    <w:rsid w:val="00604F73"/>
    <w:rsid w:val="006060AF"/>
    <w:rsid w:val="0060736D"/>
    <w:rsid w:val="006078FE"/>
    <w:rsid w:val="006126C6"/>
    <w:rsid w:val="00614B9B"/>
    <w:rsid w:val="00615431"/>
    <w:rsid w:val="006154B6"/>
    <w:rsid w:val="006154D4"/>
    <w:rsid w:val="00615563"/>
    <w:rsid w:val="0061585E"/>
    <w:rsid w:val="00621A25"/>
    <w:rsid w:val="00621FEA"/>
    <w:rsid w:val="00623243"/>
    <w:rsid w:val="00623C3E"/>
    <w:rsid w:val="00623D1A"/>
    <w:rsid w:val="00624DFC"/>
    <w:rsid w:val="006252CA"/>
    <w:rsid w:val="006257B0"/>
    <w:rsid w:val="00625E7D"/>
    <w:rsid w:val="00627139"/>
    <w:rsid w:val="0062779F"/>
    <w:rsid w:val="00627897"/>
    <w:rsid w:val="00627EB9"/>
    <w:rsid w:val="006302E7"/>
    <w:rsid w:val="006305D0"/>
    <w:rsid w:val="006306E8"/>
    <w:rsid w:val="00631726"/>
    <w:rsid w:val="00631E1E"/>
    <w:rsid w:val="006334EE"/>
    <w:rsid w:val="00636975"/>
    <w:rsid w:val="00636DE2"/>
    <w:rsid w:val="00637A48"/>
    <w:rsid w:val="006404D5"/>
    <w:rsid w:val="00640624"/>
    <w:rsid w:val="006416D9"/>
    <w:rsid w:val="00641E32"/>
    <w:rsid w:val="00642BAC"/>
    <w:rsid w:val="006430AB"/>
    <w:rsid w:val="006447FC"/>
    <w:rsid w:val="00644B49"/>
    <w:rsid w:val="006453E2"/>
    <w:rsid w:val="00646214"/>
    <w:rsid w:val="00646331"/>
    <w:rsid w:val="006471ED"/>
    <w:rsid w:val="006473F3"/>
    <w:rsid w:val="00647A8B"/>
    <w:rsid w:val="006509FE"/>
    <w:rsid w:val="00652565"/>
    <w:rsid w:val="006525E1"/>
    <w:rsid w:val="00652881"/>
    <w:rsid w:val="0065515D"/>
    <w:rsid w:val="0066031A"/>
    <w:rsid w:val="0066049F"/>
    <w:rsid w:val="006610DE"/>
    <w:rsid w:val="006613A8"/>
    <w:rsid w:val="006614D3"/>
    <w:rsid w:val="00661AA0"/>
    <w:rsid w:val="0066266E"/>
    <w:rsid w:val="00662E95"/>
    <w:rsid w:val="006634EA"/>
    <w:rsid w:val="006635B2"/>
    <w:rsid w:val="006635B5"/>
    <w:rsid w:val="00664232"/>
    <w:rsid w:val="006643EF"/>
    <w:rsid w:val="00664698"/>
    <w:rsid w:val="00665B47"/>
    <w:rsid w:val="00667486"/>
    <w:rsid w:val="0067077E"/>
    <w:rsid w:val="00673F0C"/>
    <w:rsid w:val="00673F34"/>
    <w:rsid w:val="00675F4D"/>
    <w:rsid w:val="00675F52"/>
    <w:rsid w:val="00676702"/>
    <w:rsid w:val="00676B38"/>
    <w:rsid w:val="00676D55"/>
    <w:rsid w:val="00677DE9"/>
    <w:rsid w:val="006802B0"/>
    <w:rsid w:val="006817F1"/>
    <w:rsid w:val="00682174"/>
    <w:rsid w:val="00683DCA"/>
    <w:rsid w:val="00686AB1"/>
    <w:rsid w:val="006870FE"/>
    <w:rsid w:val="00687D64"/>
    <w:rsid w:val="006909ED"/>
    <w:rsid w:val="00690E7D"/>
    <w:rsid w:val="006912F2"/>
    <w:rsid w:val="00691EC6"/>
    <w:rsid w:val="00692359"/>
    <w:rsid w:val="00692B22"/>
    <w:rsid w:val="00697947"/>
    <w:rsid w:val="006A01F7"/>
    <w:rsid w:val="006A0422"/>
    <w:rsid w:val="006A26B6"/>
    <w:rsid w:val="006A3378"/>
    <w:rsid w:val="006A35CD"/>
    <w:rsid w:val="006A36F3"/>
    <w:rsid w:val="006A3C49"/>
    <w:rsid w:val="006A7DB7"/>
    <w:rsid w:val="006B0DFB"/>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44F1"/>
    <w:rsid w:val="006C5191"/>
    <w:rsid w:val="006D064D"/>
    <w:rsid w:val="006D25CD"/>
    <w:rsid w:val="006D263A"/>
    <w:rsid w:val="006D38F2"/>
    <w:rsid w:val="006D4149"/>
    <w:rsid w:val="006D435D"/>
    <w:rsid w:val="006D459B"/>
    <w:rsid w:val="006D5044"/>
    <w:rsid w:val="006D5D16"/>
    <w:rsid w:val="006E08E7"/>
    <w:rsid w:val="006E1162"/>
    <w:rsid w:val="006E1533"/>
    <w:rsid w:val="006E2FA5"/>
    <w:rsid w:val="006E3244"/>
    <w:rsid w:val="006E5499"/>
    <w:rsid w:val="006E65B1"/>
    <w:rsid w:val="006E65D5"/>
    <w:rsid w:val="006E75B3"/>
    <w:rsid w:val="006F05C4"/>
    <w:rsid w:val="006F0CAF"/>
    <w:rsid w:val="006F18FC"/>
    <w:rsid w:val="006F2229"/>
    <w:rsid w:val="006F29C3"/>
    <w:rsid w:val="006F2C70"/>
    <w:rsid w:val="006F2F34"/>
    <w:rsid w:val="006F34CA"/>
    <w:rsid w:val="006F3CFB"/>
    <w:rsid w:val="006F4E31"/>
    <w:rsid w:val="006F581C"/>
    <w:rsid w:val="006F73B8"/>
    <w:rsid w:val="006F75C6"/>
    <w:rsid w:val="007012F3"/>
    <w:rsid w:val="007043DE"/>
    <w:rsid w:val="00704C5B"/>
    <w:rsid w:val="00704E1D"/>
    <w:rsid w:val="00705442"/>
    <w:rsid w:val="00705551"/>
    <w:rsid w:val="00705801"/>
    <w:rsid w:val="00706CBB"/>
    <w:rsid w:val="00710D36"/>
    <w:rsid w:val="00711597"/>
    <w:rsid w:val="00711C2D"/>
    <w:rsid w:val="007130B4"/>
    <w:rsid w:val="0071343F"/>
    <w:rsid w:val="0071541C"/>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589"/>
    <w:rsid w:val="0072634A"/>
    <w:rsid w:val="00727DF5"/>
    <w:rsid w:val="00730E78"/>
    <w:rsid w:val="007312EC"/>
    <w:rsid w:val="00731BCA"/>
    <w:rsid w:val="00732465"/>
    <w:rsid w:val="00732EA2"/>
    <w:rsid w:val="00734475"/>
    <w:rsid w:val="007351CE"/>
    <w:rsid w:val="0073579E"/>
    <w:rsid w:val="007364E4"/>
    <w:rsid w:val="00737242"/>
    <w:rsid w:val="0073734F"/>
    <w:rsid w:val="007374A9"/>
    <w:rsid w:val="00740023"/>
    <w:rsid w:val="007411E9"/>
    <w:rsid w:val="00741C22"/>
    <w:rsid w:val="007421BD"/>
    <w:rsid w:val="007430A4"/>
    <w:rsid w:val="00743801"/>
    <w:rsid w:val="00744304"/>
    <w:rsid w:val="0074432E"/>
    <w:rsid w:val="00744D9F"/>
    <w:rsid w:val="00745068"/>
    <w:rsid w:val="007453A4"/>
    <w:rsid w:val="007455BB"/>
    <w:rsid w:val="007467EF"/>
    <w:rsid w:val="00746D05"/>
    <w:rsid w:val="007472DB"/>
    <w:rsid w:val="007478D7"/>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65D8F"/>
    <w:rsid w:val="00770F07"/>
    <w:rsid w:val="00772928"/>
    <w:rsid w:val="00773A10"/>
    <w:rsid w:val="00774494"/>
    <w:rsid w:val="007768CC"/>
    <w:rsid w:val="00780276"/>
    <w:rsid w:val="00780991"/>
    <w:rsid w:val="00780E10"/>
    <w:rsid w:val="00781126"/>
    <w:rsid w:val="0078405A"/>
    <w:rsid w:val="007850AC"/>
    <w:rsid w:val="00785D59"/>
    <w:rsid w:val="007864C4"/>
    <w:rsid w:val="0078712E"/>
    <w:rsid w:val="007871E0"/>
    <w:rsid w:val="00790EBE"/>
    <w:rsid w:val="00792FD3"/>
    <w:rsid w:val="00793BD8"/>
    <w:rsid w:val="00794749"/>
    <w:rsid w:val="00795AFC"/>
    <w:rsid w:val="007A08DF"/>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A8A"/>
    <w:rsid w:val="007B76CA"/>
    <w:rsid w:val="007C1436"/>
    <w:rsid w:val="007C1785"/>
    <w:rsid w:val="007C1FEA"/>
    <w:rsid w:val="007C2022"/>
    <w:rsid w:val="007C25E6"/>
    <w:rsid w:val="007C2B92"/>
    <w:rsid w:val="007C4869"/>
    <w:rsid w:val="007C4AA8"/>
    <w:rsid w:val="007C5B24"/>
    <w:rsid w:val="007C5C6B"/>
    <w:rsid w:val="007C65D1"/>
    <w:rsid w:val="007C6EF0"/>
    <w:rsid w:val="007C7730"/>
    <w:rsid w:val="007C7E80"/>
    <w:rsid w:val="007C7F04"/>
    <w:rsid w:val="007D036E"/>
    <w:rsid w:val="007D162A"/>
    <w:rsid w:val="007D1868"/>
    <w:rsid w:val="007D1DC4"/>
    <w:rsid w:val="007D251D"/>
    <w:rsid w:val="007D348A"/>
    <w:rsid w:val="007D35E9"/>
    <w:rsid w:val="007D5A33"/>
    <w:rsid w:val="007D6BFD"/>
    <w:rsid w:val="007D7EED"/>
    <w:rsid w:val="007E02F3"/>
    <w:rsid w:val="007E0508"/>
    <w:rsid w:val="007E1822"/>
    <w:rsid w:val="007E19B0"/>
    <w:rsid w:val="007E2CC9"/>
    <w:rsid w:val="007E3261"/>
    <w:rsid w:val="007E4159"/>
    <w:rsid w:val="007E4278"/>
    <w:rsid w:val="007E5EC4"/>
    <w:rsid w:val="007E679F"/>
    <w:rsid w:val="007E6856"/>
    <w:rsid w:val="007E6C42"/>
    <w:rsid w:val="007E73CD"/>
    <w:rsid w:val="007E7DC6"/>
    <w:rsid w:val="007F082B"/>
    <w:rsid w:val="007F097B"/>
    <w:rsid w:val="007F0980"/>
    <w:rsid w:val="007F1064"/>
    <w:rsid w:val="007F16A6"/>
    <w:rsid w:val="007F192D"/>
    <w:rsid w:val="007F197D"/>
    <w:rsid w:val="007F1A8D"/>
    <w:rsid w:val="007F1F98"/>
    <w:rsid w:val="007F3FAE"/>
    <w:rsid w:val="007F46BC"/>
    <w:rsid w:val="007F6A6A"/>
    <w:rsid w:val="007F6C49"/>
    <w:rsid w:val="007F7DFA"/>
    <w:rsid w:val="008000F1"/>
    <w:rsid w:val="00800ABC"/>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5E4"/>
    <w:rsid w:val="008246A7"/>
    <w:rsid w:val="00826424"/>
    <w:rsid w:val="008273F9"/>
    <w:rsid w:val="008278E4"/>
    <w:rsid w:val="00830CD4"/>
    <w:rsid w:val="00830EEA"/>
    <w:rsid w:val="008323FB"/>
    <w:rsid w:val="0083313D"/>
    <w:rsid w:val="00833A66"/>
    <w:rsid w:val="008342B3"/>
    <w:rsid w:val="00834C5D"/>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0AB5"/>
    <w:rsid w:val="008521C4"/>
    <w:rsid w:val="00852CA6"/>
    <w:rsid w:val="00852D81"/>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29C"/>
    <w:rsid w:val="008719F9"/>
    <w:rsid w:val="008725DE"/>
    <w:rsid w:val="00872739"/>
    <w:rsid w:val="00872C55"/>
    <w:rsid w:val="00872C6D"/>
    <w:rsid w:val="00873458"/>
    <w:rsid w:val="00874D6E"/>
    <w:rsid w:val="008819E3"/>
    <w:rsid w:val="00881B4C"/>
    <w:rsid w:val="008823C8"/>
    <w:rsid w:val="0088587B"/>
    <w:rsid w:val="00885B72"/>
    <w:rsid w:val="00886639"/>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65E2"/>
    <w:rsid w:val="008976B3"/>
    <w:rsid w:val="00897BBA"/>
    <w:rsid w:val="00897D74"/>
    <w:rsid w:val="008A1E7D"/>
    <w:rsid w:val="008A3007"/>
    <w:rsid w:val="008A30F6"/>
    <w:rsid w:val="008A41CF"/>
    <w:rsid w:val="008A5041"/>
    <w:rsid w:val="008A55C1"/>
    <w:rsid w:val="008A6637"/>
    <w:rsid w:val="008A75EA"/>
    <w:rsid w:val="008A7954"/>
    <w:rsid w:val="008A7BA3"/>
    <w:rsid w:val="008A7C96"/>
    <w:rsid w:val="008B0FB2"/>
    <w:rsid w:val="008B17F8"/>
    <w:rsid w:val="008B190D"/>
    <w:rsid w:val="008B2CBF"/>
    <w:rsid w:val="008B31E8"/>
    <w:rsid w:val="008B340B"/>
    <w:rsid w:val="008B47E4"/>
    <w:rsid w:val="008B4FE8"/>
    <w:rsid w:val="008B5804"/>
    <w:rsid w:val="008B6393"/>
    <w:rsid w:val="008C09D6"/>
    <w:rsid w:val="008C27E6"/>
    <w:rsid w:val="008C36CA"/>
    <w:rsid w:val="008C3A3C"/>
    <w:rsid w:val="008C5BC1"/>
    <w:rsid w:val="008C7121"/>
    <w:rsid w:val="008D01F0"/>
    <w:rsid w:val="008D051B"/>
    <w:rsid w:val="008D0A73"/>
    <w:rsid w:val="008D1157"/>
    <w:rsid w:val="008D273D"/>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3BDC"/>
    <w:rsid w:val="008E4B18"/>
    <w:rsid w:val="008E5B38"/>
    <w:rsid w:val="008E6612"/>
    <w:rsid w:val="008E69C9"/>
    <w:rsid w:val="008E7A71"/>
    <w:rsid w:val="008F225F"/>
    <w:rsid w:val="008F2401"/>
    <w:rsid w:val="008F33E4"/>
    <w:rsid w:val="008F4053"/>
    <w:rsid w:val="008F50C1"/>
    <w:rsid w:val="008F63FB"/>
    <w:rsid w:val="008F6C34"/>
    <w:rsid w:val="008F7074"/>
    <w:rsid w:val="008F7272"/>
    <w:rsid w:val="00900B51"/>
    <w:rsid w:val="00900B71"/>
    <w:rsid w:val="009015A0"/>
    <w:rsid w:val="00901A90"/>
    <w:rsid w:val="00902208"/>
    <w:rsid w:val="00903094"/>
    <w:rsid w:val="009036FF"/>
    <w:rsid w:val="00904675"/>
    <w:rsid w:val="0090556D"/>
    <w:rsid w:val="009056CC"/>
    <w:rsid w:val="00905B3D"/>
    <w:rsid w:val="00906B1E"/>
    <w:rsid w:val="009070D9"/>
    <w:rsid w:val="00911D63"/>
    <w:rsid w:val="009133F0"/>
    <w:rsid w:val="00913872"/>
    <w:rsid w:val="00914E2B"/>
    <w:rsid w:val="00914FB9"/>
    <w:rsid w:val="0091653F"/>
    <w:rsid w:val="00916741"/>
    <w:rsid w:val="0091679F"/>
    <w:rsid w:val="00916A7B"/>
    <w:rsid w:val="00916D84"/>
    <w:rsid w:val="00917BB7"/>
    <w:rsid w:val="009211E3"/>
    <w:rsid w:val="009213A7"/>
    <w:rsid w:val="00925462"/>
    <w:rsid w:val="0092546D"/>
    <w:rsid w:val="00926124"/>
    <w:rsid w:val="0092659D"/>
    <w:rsid w:val="00926A30"/>
    <w:rsid w:val="00926D28"/>
    <w:rsid w:val="00927812"/>
    <w:rsid w:val="00927A22"/>
    <w:rsid w:val="00930A4B"/>
    <w:rsid w:val="00930B5D"/>
    <w:rsid w:val="00931E85"/>
    <w:rsid w:val="00932572"/>
    <w:rsid w:val="00933138"/>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24AE"/>
    <w:rsid w:val="0095319E"/>
    <w:rsid w:val="009544C1"/>
    <w:rsid w:val="00955628"/>
    <w:rsid w:val="00955696"/>
    <w:rsid w:val="00955948"/>
    <w:rsid w:val="009559A8"/>
    <w:rsid w:val="00955F63"/>
    <w:rsid w:val="00956E8C"/>
    <w:rsid w:val="00956E9E"/>
    <w:rsid w:val="00957458"/>
    <w:rsid w:val="00960431"/>
    <w:rsid w:val="00962E35"/>
    <w:rsid w:val="00963C41"/>
    <w:rsid w:val="00963E81"/>
    <w:rsid w:val="009643B3"/>
    <w:rsid w:val="00964C46"/>
    <w:rsid w:val="0096651A"/>
    <w:rsid w:val="00967741"/>
    <w:rsid w:val="00971ED0"/>
    <w:rsid w:val="0097272F"/>
    <w:rsid w:val="0097291A"/>
    <w:rsid w:val="00974E09"/>
    <w:rsid w:val="00975432"/>
    <w:rsid w:val="00975992"/>
    <w:rsid w:val="00975C67"/>
    <w:rsid w:val="009771A0"/>
    <w:rsid w:val="009774B4"/>
    <w:rsid w:val="00977C3F"/>
    <w:rsid w:val="00980176"/>
    <w:rsid w:val="0098050F"/>
    <w:rsid w:val="009809B7"/>
    <w:rsid w:val="009811CE"/>
    <w:rsid w:val="00981E4A"/>
    <w:rsid w:val="0098235D"/>
    <w:rsid w:val="00982F31"/>
    <w:rsid w:val="00983C16"/>
    <w:rsid w:val="00985866"/>
    <w:rsid w:val="00985879"/>
    <w:rsid w:val="00985E26"/>
    <w:rsid w:val="009869D9"/>
    <w:rsid w:val="00987A71"/>
    <w:rsid w:val="009902EC"/>
    <w:rsid w:val="00992103"/>
    <w:rsid w:val="009932FF"/>
    <w:rsid w:val="009943E0"/>
    <w:rsid w:val="00994C80"/>
    <w:rsid w:val="00995362"/>
    <w:rsid w:val="00997D1E"/>
    <w:rsid w:val="00997E5D"/>
    <w:rsid w:val="009A1243"/>
    <w:rsid w:val="009A288E"/>
    <w:rsid w:val="009A2BB7"/>
    <w:rsid w:val="009A3442"/>
    <w:rsid w:val="009A38FB"/>
    <w:rsid w:val="009A4209"/>
    <w:rsid w:val="009A4948"/>
    <w:rsid w:val="009A4EA3"/>
    <w:rsid w:val="009A5207"/>
    <w:rsid w:val="009A5D53"/>
    <w:rsid w:val="009A653C"/>
    <w:rsid w:val="009A68E6"/>
    <w:rsid w:val="009A7678"/>
    <w:rsid w:val="009B0996"/>
    <w:rsid w:val="009B5139"/>
    <w:rsid w:val="009B5E65"/>
    <w:rsid w:val="009B66F8"/>
    <w:rsid w:val="009B6790"/>
    <w:rsid w:val="009C00B0"/>
    <w:rsid w:val="009C05CC"/>
    <w:rsid w:val="009C0851"/>
    <w:rsid w:val="009C156B"/>
    <w:rsid w:val="009C28C7"/>
    <w:rsid w:val="009C2BCB"/>
    <w:rsid w:val="009C2C94"/>
    <w:rsid w:val="009C2E1F"/>
    <w:rsid w:val="009C3388"/>
    <w:rsid w:val="009C55B4"/>
    <w:rsid w:val="009C6482"/>
    <w:rsid w:val="009C7197"/>
    <w:rsid w:val="009C7B7C"/>
    <w:rsid w:val="009D14EF"/>
    <w:rsid w:val="009D3475"/>
    <w:rsid w:val="009D40DD"/>
    <w:rsid w:val="009D46FF"/>
    <w:rsid w:val="009D5E5A"/>
    <w:rsid w:val="009D7154"/>
    <w:rsid w:val="009D7534"/>
    <w:rsid w:val="009E0314"/>
    <w:rsid w:val="009E214E"/>
    <w:rsid w:val="009E2D76"/>
    <w:rsid w:val="009E2F43"/>
    <w:rsid w:val="009E4062"/>
    <w:rsid w:val="009E46E3"/>
    <w:rsid w:val="009E53EF"/>
    <w:rsid w:val="009E5816"/>
    <w:rsid w:val="009E5AD6"/>
    <w:rsid w:val="009E5D89"/>
    <w:rsid w:val="009E600F"/>
    <w:rsid w:val="009E6B5C"/>
    <w:rsid w:val="009E6C2A"/>
    <w:rsid w:val="009F1881"/>
    <w:rsid w:val="009F1A3D"/>
    <w:rsid w:val="009F2B7A"/>
    <w:rsid w:val="009F2CCB"/>
    <w:rsid w:val="009F49FF"/>
    <w:rsid w:val="009F4C0D"/>
    <w:rsid w:val="009F60A3"/>
    <w:rsid w:val="009F668B"/>
    <w:rsid w:val="009F6BA9"/>
    <w:rsid w:val="009F6C78"/>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829"/>
    <w:rsid w:val="00A25478"/>
    <w:rsid w:val="00A26045"/>
    <w:rsid w:val="00A2711E"/>
    <w:rsid w:val="00A271CD"/>
    <w:rsid w:val="00A27B75"/>
    <w:rsid w:val="00A307AC"/>
    <w:rsid w:val="00A32908"/>
    <w:rsid w:val="00A33285"/>
    <w:rsid w:val="00A34A18"/>
    <w:rsid w:val="00A34B92"/>
    <w:rsid w:val="00A34C36"/>
    <w:rsid w:val="00A34C64"/>
    <w:rsid w:val="00A364D8"/>
    <w:rsid w:val="00A369CC"/>
    <w:rsid w:val="00A40BBA"/>
    <w:rsid w:val="00A40F2F"/>
    <w:rsid w:val="00A419A7"/>
    <w:rsid w:val="00A41F41"/>
    <w:rsid w:val="00A42764"/>
    <w:rsid w:val="00A443F5"/>
    <w:rsid w:val="00A44684"/>
    <w:rsid w:val="00A4485B"/>
    <w:rsid w:val="00A45A47"/>
    <w:rsid w:val="00A4660A"/>
    <w:rsid w:val="00A46C3A"/>
    <w:rsid w:val="00A50100"/>
    <w:rsid w:val="00A501B6"/>
    <w:rsid w:val="00A511E2"/>
    <w:rsid w:val="00A52A37"/>
    <w:rsid w:val="00A53446"/>
    <w:rsid w:val="00A53AA7"/>
    <w:rsid w:val="00A54217"/>
    <w:rsid w:val="00A54ACD"/>
    <w:rsid w:val="00A55BE3"/>
    <w:rsid w:val="00A57724"/>
    <w:rsid w:val="00A6000C"/>
    <w:rsid w:val="00A607E2"/>
    <w:rsid w:val="00A62D66"/>
    <w:rsid w:val="00A64377"/>
    <w:rsid w:val="00A66525"/>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5EB"/>
    <w:rsid w:val="00A9786D"/>
    <w:rsid w:val="00A97DB3"/>
    <w:rsid w:val="00A97ED9"/>
    <w:rsid w:val="00AA0A84"/>
    <w:rsid w:val="00AA15C1"/>
    <w:rsid w:val="00AA2005"/>
    <w:rsid w:val="00AA2615"/>
    <w:rsid w:val="00AA34FD"/>
    <w:rsid w:val="00AA36D9"/>
    <w:rsid w:val="00AA4740"/>
    <w:rsid w:val="00AA4A0E"/>
    <w:rsid w:val="00AA4EE8"/>
    <w:rsid w:val="00AA535F"/>
    <w:rsid w:val="00AA5C00"/>
    <w:rsid w:val="00AA6120"/>
    <w:rsid w:val="00AA6A21"/>
    <w:rsid w:val="00AA6A50"/>
    <w:rsid w:val="00AA77D6"/>
    <w:rsid w:val="00AB2538"/>
    <w:rsid w:val="00AB4DF7"/>
    <w:rsid w:val="00AB50ED"/>
    <w:rsid w:val="00AB735F"/>
    <w:rsid w:val="00AC0582"/>
    <w:rsid w:val="00AC3529"/>
    <w:rsid w:val="00AC36BA"/>
    <w:rsid w:val="00AC3803"/>
    <w:rsid w:val="00AC4849"/>
    <w:rsid w:val="00AC5053"/>
    <w:rsid w:val="00AC509D"/>
    <w:rsid w:val="00AC5375"/>
    <w:rsid w:val="00AC5E5C"/>
    <w:rsid w:val="00AC6FA4"/>
    <w:rsid w:val="00AC6FE4"/>
    <w:rsid w:val="00AC701C"/>
    <w:rsid w:val="00AC74D3"/>
    <w:rsid w:val="00AD00AE"/>
    <w:rsid w:val="00AD2271"/>
    <w:rsid w:val="00AD3716"/>
    <w:rsid w:val="00AD505F"/>
    <w:rsid w:val="00AD5C6E"/>
    <w:rsid w:val="00AD634B"/>
    <w:rsid w:val="00AD6B53"/>
    <w:rsid w:val="00AD7285"/>
    <w:rsid w:val="00AE313C"/>
    <w:rsid w:val="00AE316C"/>
    <w:rsid w:val="00AE37A2"/>
    <w:rsid w:val="00AE4632"/>
    <w:rsid w:val="00AE4A10"/>
    <w:rsid w:val="00AE54B0"/>
    <w:rsid w:val="00AE5E2A"/>
    <w:rsid w:val="00AE69F8"/>
    <w:rsid w:val="00AE6BDB"/>
    <w:rsid w:val="00AE72EC"/>
    <w:rsid w:val="00AE744A"/>
    <w:rsid w:val="00AF1B8F"/>
    <w:rsid w:val="00AF3640"/>
    <w:rsid w:val="00AF3E83"/>
    <w:rsid w:val="00AF3FE7"/>
    <w:rsid w:val="00AF52CF"/>
    <w:rsid w:val="00AF567F"/>
    <w:rsid w:val="00AF5ECF"/>
    <w:rsid w:val="00AF603D"/>
    <w:rsid w:val="00AF6209"/>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7D4"/>
    <w:rsid w:val="00B14B81"/>
    <w:rsid w:val="00B15383"/>
    <w:rsid w:val="00B1576D"/>
    <w:rsid w:val="00B158E2"/>
    <w:rsid w:val="00B15A5A"/>
    <w:rsid w:val="00B15E92"/>
    <w:rsid w:val="00B16322"/>
    <w:rsid w:val="00B21973"/>
    <w:rsid w:val="00B21EF2"/>
    <w:rsid w:val="00B22115"/>
    <w:rsid w:val="00B22D1C"/>
    <w:rsid w:val="00B2527E"/>
    <w:rsid w:val="00B26288"/>
    <w:rsid w:val="00B27046"/>
    <w:rsid w:val="00B27A4A"/>
    <w:rsid w:val="00B30964"/>
    <w:rsid w:val="00B312BB"/>
    <w:rsid w:val="00B3189F"/>
    <w:rsid w:val="00B329E1"/>
    <w:rsid w:val="00B32A2E"/>
    <w:rsid w:val="00B32CA1"/>
    <w:rsid w:val="00B34460"/>
    <w:rsid w:val="00B34BAE"/>
    <w:rsid w:val="00B4074C"/>
    <w:rsid w:val="00B41431"/>
    <w:rsid w:val="00B422AF"/>
    <w:rsid w:val="00B42310"/>
    <w:rsid w:val="00B42ADA"/>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40D8"/>
    <w:rsid w:val="00B54991"/>
    <w:rsid w:val="00B54FDE"/>
    <w:rsid w:val="00B55B55"/>
    <w:rsid w:val="00B56E40"/>
    <w:rsid w:val="00B5736D"/>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B7A"/>
    <w:rsid w:val="00B73BDD"/>
    <w:rsid w:val="00B73E3E"/>
    <w:rsid w:val="00B73EC8"/>
    <w:rsid w:val="00B754C3"/>
    <w:rsid w:val="00B76FBC"/>
    <w:rsid w:val="00B80527"/>
    <w:rsid w:val="00B80563"/>
    <w:rsid w:val="00B80A47"/>
    <w:rsid w:val="00B82137"/>
    <w:rsid w:val="00B83410"/>
    <w:rsid w:val="00B83538"/>
    <w:rsid w:val="00B8509A"/>
    <w:rsid w:val="00B853AB"/>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74D3"/>
    <w:rsid w:val="00BA2069"/>
    <w:rsid w:val="00BA269F"/>
    <w:rsid w:val="00BA3B08"/>
    <w:rsid w:val="00BA69B9"/>
    <w:rsid w:val="00BA6B84"/>
    <w:rsid w:val="00BA7FD0"/>
    <w:rsid w:val="00BB00B4"/>
    <w:rsid w:val="00BB08D7"/>
    <w:rsid w:val="00BB0A1E"/>
    <w:rsid w:val="00BB0FDC"/>
    <w:rsid w:val="00BB1C8A"/>
    <w:rsid w:val="00BB1ED6"/>
    <w:rsid w:val="00BB2641"/>
    <w:rsid w:val="00BB2FD5"/>
    <w:rsid w:val="00BB382B"/>
    <w:rsid w:val="00BB3DA9"/>
    <w:rsid w:val="00BB3EE1"/>
    <w:rsid w:val="00BB4308"/>
    <w:rsid w:val="00BB49E0"/>
    <w:rsid w:val="00BB65D7"/>
    <w:rsid w:val="00BB6A10"/>
    <w:rsid w:val="00BB6A70"/>
    <w:rsid w:val="00BB7743"/>
    <w:rsid w:val="00BB7E19"/>
    <w:rsid w:val="00BC28AC"/>
    <w:rsid w:val="00BC391C"/>
    <w:rsid w:val="00BC4CA3"/>
    <w:rsid w:val="00BC5144"/>
    <w:rsid w:val="00BC5DE8"/>
    <w:rsid w:val="00BC7A4A"/>
    <w:rsid w:val="00BD0642"/>
    <w:rsid w:val="00BD14DE"/>
    <w:rsid w:val="00BD22EF"/>
    <w:rsid w:val="00BD4347"/>
    <w:rsid w:val="00BD494A"/>
    <w:rsid w:val="00BD553F"/>
    <w:rsid w:val="00BD6FFB"/>
    <w:rsid w:val="00BD7808"/>
    <w:rsid w:val="00BD7ABD"/>
    <w:rsid w:val="00BE172F"/>
    <w:rsid w:val="00BE2044"/>
    <w:rsid w:val="00BE23C6"/>
    <w:rsid w:val="00BE2571"/>
    <w:rsid w:val="00BE3E9D"/>
    <w:rsid w:val="00BE4099"/>
    <w:rsid w:val="00BE43B4"/>
    <w:rsid w:val="00BE4502"/>
    <w:rsid w:val="00BE5087"/>
    <w:rsid w:val="00BE53C6"/>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689D"/>
    <w:rsid w:val="00C16C80"/>
    <w:rsid w:val="00C173C3"/>
    <w:rsid w:val="00C1770C"/>
    <w:rsid w:val="00C17A34"/>
    <w:rsid w:val="00C20DD4"/>
    <w:rsid w:val="00C21712"/>
    <w:rsid w:val="00C21D6D"/>
    <w:rsid w:val="00C22A39"/>
    <w:rsid w:val="00C22DC3"/>
    <w:rsid w:val="00C2475D"/>
    <w:rsid w:val="00C248A5"/>
    <w:rsid w:val="00C24B50"/>
    <w:rsid w:val="00C24BFD"/>
    <w:rsid w:val="00C266A5"/>
    <w:rsid w:val="00C30421"/>
    <w:rsid w:val="00C30FD2"/>
    <w:rsid w:val="00C33452"/>
    <w:rsid w:val="00C33D8F"/>
    <w:rsid w:val="00C33DC4"/>
    <w:rsid w:val="00C34A02"/>
    <w:rsid w:val="00C352D6"/>
    <w:rsid w:val="00C35839"/>
    <w:rsid w:val="00C35D70"/>
    <w:rsid w:val="00C35EDB"/>
    <w:rsid w:val="00C36616"/>
    <w:rsid w:val="00C373D3"/>
    <w:rsid w:val="00C37995"/>
    <w:rsid w:val="00C40CD4"/>
    <w:rsid w:val="00C40CE7"/>
    <w:rsid w:val="00C417F8"/>
    <w:rsid w:val="00C42A7D"/>
    <w:rsid w:val="00C43861"/>
    <w:rsid w:val="00C45D2B"/>
    <w:rsid w:val="00C46554"/>
    <w:rsid w:val="00C513CC"/>
    <w:rsid w:val="00C51E49"/>
    <w:rsid w:val="00C52BE1"/>
    <w:rsid w:val="00C538D1"/>
    <w:rsid w:val="00C53BCE"/>
    <w:rsid w:val="00C54CF7"/>
    <w:rsid w:val="00C55896"/>
    <w:rsid w:val="00C5763D"/>
    <w:rsid w:val="00C60131"/>
    <w:rsid w:val="00C61E5F"/>
    <w:rsid w:val="00C6215A"/>
    <w:rsid w:val="00C62C60"/>
    <w:rsid w:val="00C632BF"/>
    <w:rsid w:val="00C63D9E"/>
    <w:rsid w:val="00C63ED2"/>
    <w:rsid w:val="00C651B7"/>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A29"/>
    <w:rsid w:val="00C9285D"/>
    <w:rsid w:val="00C946BE"/>
    <w:rsid w:val="00C94C0E"/>
    <w:rsid w:val="00C97769"/>
    <w:rsid w:val="00C97D7C"/>
    <w:rsid w:val="00CA0062"/>
    <w:rsid w:val="00CA28E1"/>
    <w:rsid w:val="00CA319F"/>
    <w:rsid w:val="00CA31F8"/>
    <w:rsid w:val="00CA3200"/>
    <w:rsid w:val="00CA3702"/>
    <w:rsid w:val="00CA375C"/>
    <w:rsid w:val="00CA6105"/>
    <w:rsid w:val="00CA6B31"/>
    <w:rsid w:val="00CB0117"/>
    <w:rsid w:val="00CB0B62"/>
    <w:rsid w:val="00CB0E3E"/>
    <w:rsid w:val="00CB2845"/>
    <w:rsid w:val="00CB2EB5"/>
    <w:rsid w:val="00CB3DAE"/>
    <w:rsid w:val="00CB4694"/>
    <w:rsid w:val="00CB5B68"/>
    <w:rsid w:val="00CB5FC1"/>
    <w:rsid w:val="00CB6E6B"/>
    <w:rsid w:val="00CC11CF"/>
    <w:rsid w:val="00CC14DE"/>
    <w:rsid w:val="00CC1ED8"/>
    <w:rsid w:val="00CC2279"/>
    <w:rsid w:val="00CC2786"/>
    <w:rsid w:val="00CC28FA"/>
    <w:rsid w:val="00CC296B"/>
    <w:rsid w:val="00CC2A4A"/>
    <w:rsid w:val="00CC38A0"/>
    <w:rsid w:val="00CC44B0"/>
    <w:rsid w:val="00CC5EF5"/>
    <w:rsid w:val="00CC688B"/>
    <w:rsid w:val="00CC69B8"/>
    <w:rsid w:val="00CC6B53"/>
    <w:rsid w:val="00CC6CED"/>
    <w:rsid w:val="00CC6FAA"/>
    <w:rsid w:val="00CC7955"/>
    <w:rsid w:val="00CD09A0"/>
    <w:rsid w:val="00CD2188"/>
    <w:rsid w:val="00CD2883"/>
    <w:rsid w:val="00CD28CB"/>
    <w:rsid w:val="00CD2C18"/>
    <w:rsid w:val="00CD2CED"/>
    <w:rsid w:val="00CD387E"/>
    <w:rsid w:val="00CD3E12"/>
    <w:rsid w:val="00CD41F2"/>
    <w:rsid w:val="00CD4365"/>
    <w:rsid w:val="00CD481F"/>
    <w:rsid w:val="00CD5C00"/>
    <w:rsid w:val="00CD6ACC"/>
    <w:rsid w:val="00CD7490"/>
    <w:rsid w:val="00CD791B"/>
    <w:rsid w:val="00CD7FB4"/>
    <w:rsid w:val="00CE0423"/>
    <w:rsid w:val="00CE0F6E"/>
    <w:rsid w:val="00CE15BB"/>
    <w:rsid w:val="00CE200E"/>
    <w:rsid w:val="00CE2F1C"/>
    <w:rsid w:val="00CE4D47"/>
    <w:rsid w:val="00CE54F0"/>
    <w:rsid w:val="00CE5A76"/>
    <w:rsid w:val="00CE5ECA"/>
    <w:rsid w:val="00CE7B1E"/>
    <w:rsid w:val="00CF07A6"/>
    <w:rsid w:val="00CF0979"/>
    <w:rsid w:val="00CF1391"/>
    <w:rsid w:val="00CF1559"/>
    <w:rsid w:val="00CF38A5"/>
    <w:rsid w:val="00CF4454"/>
    <w:rsid w:val="00CF5C88"/>
    <w:rsid w:val="00CF630D"/>
    <w:rsid w:val="00CF631E"/>
    <w:rsid w:val="00CF7704"/>
    <w:rsid w:val="00CF7995"/>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3EF"/>
    <w:rsid w:val="00D145E3"/>
    <w:rsid w:val="00D14E4D"/>
    <w:rsid w:val="00D17431"/>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2CB5"/>
    <w:rsid w:val="00D3339D"/>
    <w:rsid w:val="00D34626"/>
    <w:rsid w:val="00D365FF"/>
    <w:rsid w:val="00D37273"/>
    <w:rsid w:val="00D41022"/>
    <w:rsid w:val="00D42808"/>
    <w:rsid w:val="00D43529"/>
    <w:rsid w:val="00D4364E"/>
    <w:rsid w:val="00D43AF5"/>
    <w:rsid w:val="00D44903"/>
    <w:rsid w:val="00D45386"/>
    <w:rsid w:val="00D458D3"/>
    <w:rsid w:val="00D465AA"/>
    <w:rsid w:val="00D476DE"/>
    <w:rsid w:val="00D47D3D"/>
    <w:rsid w:val="00D47DED"/>
    <w:rsid w:val="00D50392"/>
    <w:rsid w:val="00D51F69"/>
    <w:rsid w:val="00D542BA"/>
    <w:rsid w:val="00D55501"/>
    <w:rsid w:val="00D55FAC"/>
    <w:rsid w:val="00D578BC"/>
    <w:rsid w:val="00D609F7"/>
    <w:rsid w:val="00D631BA"/>
    <w:rsid w:val="00D635D2"/>
    <w:rsid w:val="00D64438"/>
    <w:rsid w:val="00D64943"/>
    <w:rsid w:val="00D657F3"/>
    <w:rsid w:val="00D70063"/>
    <w:rsid w:val="00D70AC7"/>
    <w:rsid w:val="00D70CE2"/>
    <w:rsid w:val="00D70E6A"/>
    <w:rsid w:val="00D7173C"/>
    <w:rsid w:val="00D71CC3"/>
    <w:rsid w:val="00D72AFA"/>
    <w:rsid w:val="00D73FA4"/>
    <w:rsid w:val="00D74488"/>
    <w:rsid w:val="00D74537"/>
    <w:rsid w:val="00D764CF"/>
    <w:rsid w:val="00D8154C"/>
    <w:rsid w:val="00D81610"/>
    <w:rsid w:val="00D82379"/>
    <w:rsid w:val="00D83918"/>
    <w:rsid w:val="00D85185"/>
    <w:rsid w:val="00D862DA"/>
    <w:rsid w:val="00D91B48"/>
    <w:rsid w:val="00D923A6"/>
    <w:rsid w:val="00D948EB"/>
    <w:rsid w:val="00D952AC"/>
    <w:rsid w:val="00D96174"/>
    <w:rsid w:val="00D96267"/>
    <w:rsid w:val="00D96761"/>
    <w:rsid w:val="00D97FB5"/>
    <w:rsid w:val="00DA0A47"/>
    <w:rsid w:val="00DA16DF"/>
    <w:rsid w:val="00DA2E55"/>
    <w:rsid w:val="00DA3ABF"/>
    <w:rsid w:val="00DA4160"/>
    <w:rsid w:val="00DA473A"/>
    <w:rsid w:val="00DA4953"/>
    <w:rsid w:val="00DA5448"/>
    <w:rsid w:val="00DA5B3A"/>
    <w:rsid w:val="00DA5C9F"/>
    <w:rsid w:val="00DA5FB0"/>
    <w:rsid w:val="00DA7F3D"/>
    <w:rsid w:val="00DB065A"/>
    <w:rsid w:val="00DB09E5"/>
    <w:rsid w:val="00DB0CEB"/>
    <w:rsid w:val="00DB128B"/>
    <w:rsid w:val="00DB1F7B"/>
    <w:rsid w:val="00DB3DFE"/>
    <w:rsid w:val="00DB4032"/>
    <w:rsid w:val="00DB4BE3"/>
    <w:rsid w:val="00DB4F8E"/>
    <w:rsid w:val="00DB5D89"/>
    <w:rsid w:val="00DB5E27"/>
    <w:rsid w:val="00DB7EF6"/>
    <w:rsid w:val="00DC045E"/>
    <w:rsid w:val="00DC0FA2"/>
    <w:rsid w:val="00DC1120"/>
    <w:rsid w:val="00DC175D"/>
    <w:rsid w:val="00DC1C63"/>
    <w:rsid w:val="00DC2E79"/>
    <w:rsid w:val="00DC31AB"/>
    <w:rsid w:val="00DC3302"/>
    <w:rsid w:val="00DC3854"/>
    <w:rsid w:val="00DC3BB6"/>
    <w:rsid w:val="00DC3E0D"/>
    <w:rsid w:val="00DC4AE9"/>
    <w:rsid w:val="00DC533C"/>
    <w:rsid w:val="00DC67DF"/>
    <w:rsid w:val="00DC6CA2"/>
    <w:rsid w:val="00DC7566"/>
    <w:rsid w:val="00DC7A93"/>
    <w:rsid w:val="00DD166A"/>
    <w:rsid w:val="00DD2923"/>
    <w:rsid w:val="00DD2C54"/>
    <w:rsid w:val="00DD34EA"/>
    <w:rsid w:val="00DD3C42"/>
    <w:rsid w:val="00DD4B70"/>
    <w:rsid w:val="00DD4F34"/>
    <w:rsid w:val="00DD5924"/>
    <w:rsid w:val="00DD6092"/>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20D1"/>
    <w:rsid w:val="00DF2AE6"/>
    <w:rsid w:val="00DF392C"/>
    <w:rsid w:val="00DF3A18"/>
    <w:rsid w:val="00DF4671"/>
    <w:rsid w:val="00DF6AC8"/>
    <w:rsid w:val="00DF7044"/>
    <w:rsid w:val="00E000D6"/>
    <w:rsid w:val="00E0084D"/>
    <w:rsid w:val="00E0088B"/>
    <w:rsid w:val="00E01617"/>
    <w:rsid w:val="00E026BD"/>
    <w:rsid w:val="00E02E49"/>
    <w:rsid w:val="00E03121"/>
    <w:rsid w:val="00E03979"/>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F21"/>
    <w:rsid w:val="00E17194"/>
    <w:rsid w:val="00E17FD1"/>
    <w:rsid w:val="00E20EE0"/>
    <w:rsid w:val="00E20F0B"/>
    <w:rsid w:val="00E220F9"/>
    <w:rsid w:val="00E229A2"/>
    <w:rsid w:val="00E230FC"/>
    <w:rsid w:val="00E24B82"/>
    <w:rsid w:val="00E2595D"/>
    <w:rsid w:val="00E25AEF"/>
    <w:rsid w:val="00E269F6"/>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DA"/>
    <w:rsid w:val="00E42AD6"/>
    <w:rsid w:val="00E449BC"/>
    <w:rsid w:val="00E44BF1"/>
    <w:rsid w:val="00E45516"/>
    <w:rsid w:val="00E469C6"/>
    <w:rsid w:val="00E46A30"/>
    <w:rsid w:val="00E503CE"/>
    <w:rsid w:val="00E51E91"/>
    <w:rsid w:val="00E527E2"/>
    <w:rsid w:val="00E52B1E"/>
    <w:rsid w:val="00E548D8"/>
    <w:rsid w:val="00E54EDC"/>
    <w:rsid w:val="00E55B99"/>
    <w:rsid w:val="00E5625F"/>
    <w:rsid w:val="00E562CA"/>
    <w:rsid w:val="00E56416"/>
    <w:rsid w:val="00E5717B"/>
    <w:rsid w:val="00E60DC3"/>
    <w:rsid w:val="00E6108A"/>
    <w:rsid w:val="00E62C6A"/>
    <w:rsid w:val="00E63D99"/>
    <w:rsid w:val="00E64331"/>
    <w:rsid w:val="00E66892"/>
    <w:rsid w:val="00E66DCB"/>
    <w:rsid w:val="00E66F0A"/>
    <w:rsid w:val="00E67A1D"/>
    <w:rsid w:val="00E70080"/>
    <w:rsid w:val="00E704CB"/>
    <w:rsid w:val="00E70DD6"/>
    <w:rsid w:val="00E71081"/>
    <w:rsid w:val="00E7179E"/>
    <w:rsid w:val="00E71DC9"/>
    <w:rsid w:val="00E72198"/>
    <w:rsid w:val="00E72FCD"/>
    <w:rsid w:val="00E733AA"/>
    <w:rsid w:val="00E73A72"/>
    <w:rsid w:val="00E7460F"/>
    <w:rsid w:val="00E74C55"/>
    <w:rsid w:val="00E7766E"/>
    <w:rsid w:val="00E77B68"/>
    <w:rsid w:val="00E805D0"/>
    <w:rsid w:val="00E80DE4"/>
    <w:rsid w:val="00E817F8"/>
    <w:rsid w:val="00E81CBF"/>
    <w:rsid w:val="00E831F3"/>
    <w:rsid w:val="00E840DE"/>
    <w:rsid w:val="00E84B1C"/>
    <w:rsid w:val="00E84D24"/>
    <w:rsid w:val="00E84E5E"/>
    <w:rsid w:val="00E8597E"/>
    <w:rsid w:val="00E8694B"/>
    <w:rsid w:val="00E87447"/>
    <w:rsid w:val="00E903A6"/>
    <w:rsid w:val="00E908FC"/>
    <w:rsid w:val="00E90B0D"/>
    <w:rsid w:val="00E90B38"/>
    <w:rsid w:val="00E917D8"/>
    <w:rsid w:val="00E93338"/>
    <w:rsid w:val="00E9374A"/>
    <w:rsid w:val="00E94F66"/>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7729"/>
    <w:rsid w:val="00EB00B6"/>
    <w:rsid w:val="00EB030F"/>
    <w:rsid w:val="00EB135B"/>
    <w:rsid w:val="00EB1F46"/>
    <w:rsid w:val="00EB2A45"/>
    <w:rsid w:val="00EB4516"/>
    <w:rsid w:val="00EB5A9D"/>
    <w:rsid w:val="00EB6355"/>
    <w:rsid w:val="00EB7D47"/>
    <w:rsid w:val="00EC10F6"/>
    <w:rsid w:val="00EC1527"/>
    <w:rsid w:val="00EC1CE9"/>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7D"/>
    <w:rsid w:val="00EE36A3"/>
    <w:rsid w:val="00EE36A8"/>
    <w:rsid w:val="00EE387D"/>
    <w:rsid w:val="00EE54F4"/>
    <w:rsid w:val="00EE5BB7"/>
    <w:rsid w:val="00EE6571"/>
    <w:rsid w:val="00EF0886"/>
    <w:rsid w:val="00EF1190"/>
    <w:rsid w:val="00EF26F3"/>
    <w:rsid w:val="00EF34A6"/>
    <w:rsid w:val="00EF3629"/>
    <w:rsid w:val="00EF4690"/>
    <w:rsid w:val="00EF5490"/>
    <w:rsid w:val="00EF56DC"/>
    <w:rsid w:val="00EF5B34"/>
    <w:rsid w:val="00EF5E05"/>
    <w:rsid w:val="00EF6144"/>
    <w:rsid w:val="00F009C0"/>
    <w:rsid w:val="00F0149C"/>
    <w:rsid w:val="00F01A31"/>
    <w:rsid w:val="00F022B8"/>
    <w:rsid w:val="00F03A33"/>
    <w:rsid w:val="00F04788"/>
    <w:rsid w:val="00F04D5B"/>
    <w:rsid w:val="00F06339"/>
    <w:rsid w:val="00F0789B"/>
    <w:rsid w:val="00F10796"/>
    <w:rsid w:val="00F10C1A"/>
    <w:rsid w:val="00F1105B"/>
    <w:rsid w:val="00F122E1"/>
    <w:rsid w:val="00F1339E"/>
    <w:rsid w:val="00F13B1F"/>
    <w:rsid w:val="00F149BB"/>
    <w:rsid w:val="00F14C22"/>
    <w:rsid w:val="00F15080"/>
    <w:rsid w:val="00F152F9"/>
    <w:rsid w:val="00F15DFD"/>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843"/>
    <w:rsid w:val="00F4791F"/>
    <w:rsid w:val="00F47CC9"/>
    <w:rsid w:val="00F47E3B"/>
    <w:rsid w:val="00F47E7C"/>
    <w:rsid w:val="00F50116"/>
    <w:rsid w:val="00F5253D"/>
    <w:rsid w:val="00F52929"/>
    <w:rsid w:val="00F536B9"/>
    <w:rsid w:val="00F54C73"/>
    <w:rsid w:val="00F55070"/>
    <w:rsid w:val="00F55AFA"/>
    <w:rsid w:val="00F57BFA"/>
    <w:rsid w:val="00F608FA"/>
    <w:rsid w:val="00F60949"/>
    <w:rsid w:val="00F610DB"/>
    <w:rsid w:val="00F62C9B"/>
    <w:rsid w:val="00F64100"/>
    <w:rsid w:val="00F64292"/>
    <w:rsid w:val="00F64F69"/>
    <w:rsid w:val="00F652D9"/>
    <w:rsid w:val="00F65430"/>
    <w:rsid w:val="00F664B5"/>
    <w:rsid w:val="00F665A8"/>
    <w:rsid w:val="00F672EC"/>
    <w:rsid w:val="00F67E1D"/>
    <w:rsid w:val="00F70DCC"/>
    <w:rsid w:val="00F72055"/>
    <w:rsid w:val="00F74154"/>
    <w:rsid w:val="00F74578"/>
    <w:rsid w:val="00F74B81"/>
    <w:rsid w:val="00F76282"/>
    <w:rsid w:val="00F76E20"/>
    <w:rsid w:val="00F77BBE"/>
    <w:rsid w:val="00F807C2"/>
    <w:rsid w:val="00F8089C"/>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D5D"/>
    <w:rsid w:val="00FC1B7B"/>
    <w:rsid w:val="00FC3E58"/>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8E"/>
    <w:rsid w:val="00FD72F5"/>
    <w:rsid w:val="00FE0639"/>
    <w:rsid w:val="00FE078D"/>
    <w:rsid w:val="00FE0CE3"/>
    <w:rsid w:val="00FE14B1"/>
    <w:rsid w:val="00FE211F"/>
    <w:rsid w:val="00FE3AEA"/>
    <w:rsid w:val="00FE447A"/>
    <w:rsid w:val="00FE7D57"/>
    <w:rsid w:val="00FF09F0"/>
    <w:rsid w:val="00FF0BB6"/>
    <w:rsid w:val="00FF167B"/>
    <w:rsid w:val="00FF1CB4"/>
    <w:rsid w:val="00FF3767"/>
    <w:rsid w:val="00FF4002"/>
    <w:rsid w:val="00FF43C3"/>
    <w:rsid w:val="00FF4D03"/>
    <w:rsid w:val="00FF5549"/>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6C44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44F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697969738">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F16527-6192-46F0-85BB-144EF387B9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54</TotalTime>
  <Pages>30</Pages>
  <Words>15242</Words>
  <Characters>86881</Characters>
  <Application>Microsoft Office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595</cp:revision>
  <cp:lastPrinted>2022-11-05T06:34:00Z</cp:lastPrinted>
  <dcterms:created xsi:type="dcterms:W3CDTF">2022-09-25T02:46:00Z</dcterms:created>
  <dcterms:modified xsi:type="dcterms:W3CDTF">2022-11-23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fY8IUtCf"/&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